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122A4AF4" w:rsidR="0049147A" w:rsidRDefault="00702832" w:rsidP="00D01157">
      <w:pPr>
        <w:pStyle w:val="Frontaddressfirstline"/>
      </w:pPr>
      <w:r>
        <w:t>12</w:t>
      </w:r>
      <w:r w:rsidRPr="00702832">
        <w:rPr>
          <w:vertAlign w:val="superscript"/>
        </w:rPr>
        <w:t>th</w:t>
      </w:r>
      <w:r>
        <w:t xml:space="preserve"> December 2021</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66892D90" w:rsidR="00047881" w:rsidRDefault="00BB69B6" w:rsidP="00D01157">
      <w:pPr>
        <w:rPr>
          <w:lang w:eastAsia="zh-CN"/>
        </w:rPr>
      </w:pPr>
      <w:r w:rsidRPr="00BB69B6">
        <w:t xml:space="preserve">Social networking platforms have become an integral part </w:t>
      </w:r>
      <w:r>
        <w:rPr>
          <w:rFonts w:hint="eastAsia"/>
          <w:lang w:eastAsia="zh-CN"/>
        </w:rPr>
        <w:t>of</w:t>
      </w:r>
      <w:r w:rsidRPr="00BB69B6">
        <w:t xml:space="preserve"> people's lives. Various social networking platforms serve different purposes. For instance, Facebook allows people to share their personal experiences with friends, relatives, and acquaintances, whereas people post messages to interact with a broader audience on Twitter. On the other hand, LinkedIn is an employment-oriented online service where people seek jobs and increase their visibility to potential employers.</w:t>
      </w:r>
      <w:r w:rsidR="00512717" w:rsidRPr="00512717">
        <w:t xml:space="preserve"> </w:t>
      </w:r>
      <w:r w:rsidRPr="00BB69B6">
        <w:t xml:space="preserve">However, there is no professional social networking platform </w:t>
      </w:r>
      <w:r w:rsidR="00032020">
        <w:rPr>
          <w:rFonts w:hint="eastAsia"/>
          <w:lang w:eastAsia="zh-CN"/>
        </w:rPr>
        <w:t>to</w:t>
      </w:r>
      <w:r w:rsidRPr="00BB69B6">
        <w:t xml:space="preserve"> share sensitive information about their job (</w:t>
      </w:r>
      <w:r w:rsidR="00287297" w:rsidRPr="00BB69B6">
        <w:t>e.g.,</w:t>
      </w:r>
      <w:r w:rsidRPr="00BB69B6">
        <w:t xml:space="preserve"> workplace atmosphere, salary, benefits) while preserving their privacy.</w:t>
      </w:r>
      <w:r w:rsidR="00512717" w:rsidRPr="00512717">
        <w:t xml:space="preserve"> SafeTweet is </w:t>
      </w:r>
      <w:r w:rsidR="00B532BA">
        <w:t>a</w:t>
      </w:r>
      <w:r w:rsidR="00512717" w:rsidRPr="00512717">
        <w:t xml:space="preserve"> web-based platform where people can freely post workplace tips and seek advice on </w:t>
      </w:r>
      <w:r w:rsidR="002150CD">
        <w:rPr>
          <w:rFonts w:hint="eastAsia"/>
          <w:lang w:eastAsia="zh-CN"/>
        </w:rPr>
        <w:t>doing</w:t>
      </w:r>
      <w:r w:rsidR="00512717" w:rsidRPr="00512717">
        <w:t xml:space="preserve"> their jobs. </w:t>
      </w:r>
      <w:r w:rsidRPr="00BB69B6">
        <w:t xml:space="preserve">Users can </w:t>
      </w:r>
      <w:r>
        <w:rPr>
          <w:rFonts w:hint="eastAsia"/>
          <w:lang w:eastAsia="zh-CN"/>
        </w:rPr>
        <w:t>also</w:t>
      </w:r>
      <w:r>
        <w:rPr>
          <w:lang w:eastAsia="zh-CN"/>
        </w:rPr>
        <w:t xml:space="preserve"> </w:t>
      </w:r>
      <w:r w:rsidRPr="00BB69B6">
        <w:t xml:space="preserve">learn about the benefits and salaries of other employees working in similar </w:t>
      </w:r>
      <w:r w:rsidR="00032020">
        <w:rPr>
          <w:rFonts w:hint="eastAsia"/>
          <w:lang w:eastAsia="zh-CN"/>
        </w:rPr>
        <w:t>positions</w:t>
      </w:r>
      <w:r w:rsidR="00032020">
        <w:t>,</w:t>
      </w:r>
      <w:r w:rsidRPr="00BB69B6">
        <w:t xml:space="preserve"> and such transparency can facilitate fairness.</w:t>
      </w:r>
      <w:r>
        <w:t xml:space="preserve"> </w:t>
      </w:r>
      <w:r w:rsidR="00301BC3" w:rsidRPr="00301BC3">
        <w:t xml:space="preserve">Users looking for a job can learn about working environments and </w:t>
      </w:r>
      <w:r w:rsidR="00301BC3">
        <w:t>workload</w:t>
      </w:r>
      <w:r w:rsidR="00301BC3" w:rsidRPr="00301BC3">
        <w:t xml:space="preserve"> in various companies.</w:t>
      </w:r>
      <w:r w:rsidR="00512717" w:rsidRPr="00512717">
        <w:t xml:space="preserve"> In SafeTweet, information security is guaranteed for all users who want to post </w:t>
      </w:r>
      <w:r w:rsidR="00301BC3" w:rsidRPr="00301BC3">
        <w:t>sensitive information</w:t>
      </w:r>
      <w:r w:rsidR="00032020">
        <w:rPr>
          <w:lang w:eastAsia="zh-CN"/>
        </w:rPr>
        <w:t xml:space="preserve"> </w:t>
      </w:r>
      <w:r w:rsidR="00032020">
        <w:rPr>
          <w:rFonts w:hint="eastAsia"/>
          <w:lang w:eastAsia="zh-CN"/>
        </w:rPr>
        <w:t>but</w:t>
      </w:r>
      <w:r w:rsidR="00301BC3" w:rsidRPr="00301BC3">
        <w:t xml:space="preserve"> would not want their employers' or co-workers </w:t>
      </w:r>
      <w:r w:rsidR="00032020">
        <w:t xml:space="preserve">to </w:t>
      </w:r>
      <w:r w:rsidR="00301BC3" w:rsidRPr="00301BC3">
        <w:t>see (e.g., low salaries, toxic working environments, lack of benefits)</w:t>
      </w:r>
      <w:r w:rsidR="00512717" w:rsidRPr="00512717">
        <w:t xml:space="preserve">. It allows users to send posts anonymously </w:t>
      </w:r>
      <w:r w:rsidR="002150CD">
        <w:rPr>
          <w:rFonts w:hint="eastAsia"/>
          <w:lang w:eastAsia="zh-CN"/>
        </w:rPr>
        <w:t>and</w:t>
      </w:r>
      <w:r w:rsidR="00512717" w:rsidRPr="00512717">
        <w:t xml:space="preserve"> encrypts them to block employees of the same company. In addition, SafeTweet also has a powerful</w:t>
      </w:r>
      <w:r w:rsidR="002150CD">
        <w:t>,</w:t>
      </w:r>
      <w:r w:rsidR="00512717" w:rsidRPr="00512717">
        <w:t xml:space="preserve"> sensitive information detection feature, including sensitive information detection of post content and </w:t>
      </w:r>
      <w:r w:rsidR="005A1445" w:rsidRPr="005A1445">
        <w:t>Named Entity Recognition</w:t>
      </w:r>
      <w:r w:rsidR="005A1445">
        <w:t xml:space="preserve"> (NER)</w:t>
      </w:r>
      <w:r w:rsidR="00512717" w:rsidRPr="00512717">
        <w:t xml:space="preserve">. The accuracy rate of sensitive information detection based on </w:t>
      </w:r>
      <w:r w:rsidR="00512717">
        <w:t xml:space="preserve">the </w:t>
      </w:r>
      <w:r w:rsidR="00512717" w:rsidRPr="00512717">
        <w:t>workplace was 8</w:t>
      </w:r>
      <w:r w:rsidR="00E20ECB">
        <w:t>3.85</w:t>
      </w:r>
      <w:r w:rsidR="00512717" w:rsidRPr="00512717">
        <w:t xml:space="preserve">%. When people are not confident about the content of their upcoming posts, they can use the system's detection results of sensitive information as a reference. The final test of the system is mainly divided into software </w:t>
      </w:r>
      <w:r w:rsidR="00512717">
        <w:rPr>
          <w:rFonts w:hint="eastAsia"/>
          <w:lang w:eastAsia="zh-CN"/>
        </w:rPr>
        <w:t>tests</w:t>
      </w:r>
      <w:r w:rsidR="00512717"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00512717" w:rsidRPr="00512717">
        <w:t xml:space="preserve"> run normally. </w:t>
      </w:r>
      <w:r w:rsidR="00301BC3" w:rsidRPr="00301BC3">
        <w:t>User evaluation aims to assess how potential users of the system perceive it during and after interacting with it.</w:t>
      </w:r>
      <w:r w:rsidR="00512717" w:rsidRPr="00512717">
        <w:t xml:space="preserve"> </w:t>
      </w:r>
      <w:r w:rsidR="00301BC3" w:rsidRPr="00301BC3">
        <w:t xml:space="preserve">The user </w:t>
      </w:r>
      <w:r w:rsidR="00301BC3">
        <w:t>evaluation</w:t>
      </w:r>
      <w:r w:rsidR="00301BC3" w:rsidRPr="00301BC3">
        <w:t xml:space="preserve"> outcomes were later </w:t>
      </w:r>
      <w:proofErr w:type="spellStart"/>
      <w:r w:rsidR="00301BC3" w:rsidRPr="00301BC3">
        <w:t>analysed</w:t>
      </w:r>
      <w:proofErr w:type="spellEnd"/>
      <w:r w:rsidR="00301BC3" w:rsidRPr="00301BC3">
        <w:t xml:space="preserve"> to identify how SafeTweet should be improved in the future.</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66A5C4DF" w14:textId="3165405A" w:rsidR="008B6CA7" w:rsidRDefault="008B6CA7" w:rsidP="00D75477"/>
    <w:p w14:paraId="69A01A70" w14:textId="0CE9B4D2" w:rsidR="008B6CA7" w:rsidRDefault="008B6CA7" w:rsidP="00D75477">
      <w:pPr>
        <w:rPr>
          <w:lang w:eastAsia="zh-CN"/>
        </w:rPr>
      </w:pPr>
      <w:r>
        <w:t>Name:</w:t>
      </w:r>
      <w:r>
        <w:tab/>
      </w:r>
      <w:r w:rsidR="008F2805">
        <w:rPr>
          <w:rFonts w:hint="eastAsia"/>
          <w:lang w:eastAsia="zh-CN"/>
        </w:rPr>
        <w:t>Yihan</w:t>
      </w:r>
      <w:r w:rsidR="008F2805">
        <w:rPr>
          <w:lang w:eastAsia="zh-CN"/>
        </w:rPr>
        <w:t xml:space="preserve"> Liao</w:t>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2F0A7785"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w:t>
      </w:r>
      <w:r w:rsidR="00D53FC8">
        <w:rPr>
          <w:rFonts w:hint="eastAsia"/>
          <w:b w:val="0"/>
          <w:sz w:val="22"/>
          <w:szCs w:val="22"/>
          <w:lang w:eastAsia="zh-CN"/>
        </w:rPr>
        <w:t>Thanks</w:t>
      </w:r>
      <w:r w:rsidRPr="00F439E5">
        <w:rPr>
          <w:b w:val="0"/>
          <w:sz w:val="22"/>
          <w:szCs w:val="22"/>
          <w:lang w:eastAsia="zh-CN"/>
        </w:rPr>
        <w:t xml:space="preserve"> to Twitter and Postman for </w:t>
      </w:r>
      <w:r w:rsidR="00D53FC8">
        <w:rPr>
          <w:rFonts w:hint="eastAsia"/>
          <w:b w:val="0"/>
          <w:sz w:val="22"/>
          <w:szCs w:val="22"/>
          <w:lang w:eastAsia="zh-CN"/>
        </w:rPr>
        <w:t>delivering</w:t>
      </w:r>
      <w:r w:rsidRPr="00F439E5">
        <w:rPr>
          <w:b w:val="0"/>
          <w:sz w:val="22"/>
          <w:szCs w:val="22"/>
          <w:lang w:eastAsia="zh-CN"/>
        </w:rPr>
        <w:t xml:space="preserve">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w:t>
      </w:r>
      <w:r w:rsidR="00D53FC8">
        <w:rPr>
          <w:rFonts w:hint="eastAsia"/>
          <w:b w:val="0"/>
          <w:sz w:val="22"/>
          <w:szCs w:val="22"/>
          <w:lang w:eastAsia="zh-CN"/>
        </w:rPr>
        <w:t>allowing me</w:t>
      </w:r>
      <w:r w:rsidRPr="00F439E5">
        <w:rPr>
          <w:b w:val="0"/>
          <w:sz w:val="22"/>
          <w:szCs w:val="22"/>
          <w:lang w:eastAsia="zh-CN"/>
        </w:rPr>
        <w:t xml:space="preserve"> to study, which has </w:t>
      </w:r>
      <w:r w:rsidR="00D53FC8">
        <w:rPr>
          <w:rFonts w:hint="eastAsia"/>
          <w:b w:val="0"/>
          <w:sz w:val="22"/>
          <w:szCs w:val="22"/>
          <w:lang w:eastAsia="zh-CN"/>
        </w:rPr>
        <w:t>profoundly impa</w:t>
      </w:r>
      <w:r w:rsidR="00D53FC8">
        <w:rPr>
          <w:b w:val="0"/>
          <w:sz w:val="22"/>
          <w:szCs w:val="22"/>
          <w:lang w:eastAsia="zh-CN"/>
        </w:rPr>
        <w:t>cted</w:t>
      </w:r>
      <w:r w:rsidRPr="00F439E5">
        <w:rPr>
          <w:b w:val="0"/>
          <w:sz w:val="22"/>
          <w:szCs w:val="22"/>
          <w:lang w:eastAsia="zh-CN"/>
        </w:rPr>
        <w:t xml:space="preserve">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49F599CB" w14:textId="4A217FE9" w:rsidR="008F2805"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8F2805">
        <w:t>Chapter 1</w:t>
      </w:r>
      <w:r w:rsidR="008F2805">
        <w:rPr>
          <w:rFonts w:asciiTheme="minorHAnsi" w:hAnsiTheme="minorHAnsi"/>
          <w:b w:val="0"/>
          <w:kern w:val="2"/>
          <w:sz w:val="21"/>
          <w:lang w:eastAsia="zh-CN"/>
        </w:rPr>
        <w:tab/>
      </w:r>
      <w:r w:rsidR="008F2805">
        <w:t>Introduction</w:t>
      </w:r>
      <w:r w:rsidR="008F2805">
        <w:tab/>
      </w:r>
      <w:r w:rsidR="008F2805">
        <w:fldChar w:fldCharType="begin"/>
      </w:r>
      <w:r w:rsidR="008F2805">
        <w:instrText xml:space="preserve"> PAGEREF _Toc89878317 \h </w:instrText>
      </w:r>
      <w:r w:rsidR="008F2805">
        <w:fldChar w:fldCharType="separate"/>
      </w:r>
      <w:r w:rsidR="008F2805">
        <w:t>1</w:t>
      </w:r>
      <w:r w:rsidR="008F2805">
        <w:fldChar w:fldCharType="end"/>
      </w:r>
    </w:p>
    <w:p w14:paraId="6E19D5F0" w14:textId="70A55DD6" w:rsidR="008F2805" w:rsidRDefault="008F2805">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878318 \h </w:instrText>
      </w:r>
      <w:r>
        <w:rPr>
          <w:noProof/>
        </w:rPr>
      </w:r>
      <w:r>
        <w:rPr>
          <w:noProof/>
        </w:rPr>
        <w:fldChar w:fldCharType="separate"/>
      </w:r>
      <w:r>
        <w:rPr>
          <w:noProof/>
        </w:rPr>
        <w:t>1</w:t>
      </w:r>
      <w:r>
        <w:rPr>
          <w:noProof/>
        </w:rPr>
        <w:fldChar w:fldCharType="end"/>
      </w:r>
    </w:p>
    <w:p w14:paraId="7031462E" w14:textId="588D1D15" w:rsidR="008F2805" w:rsidRDefault="008F2805">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878319 \h </w:instrText>
      </w:r>
      <w:r>
        <w:rPr>
          <w:noProof/>
        </w:rPr>
      </w:r>
      <w:r>
        <w:rPr>
          <w:noProof/>
        </w:rPr>
        <w:fldChar w:fldCharType="separate"/>
      </w:r>
      <w:r>
        <w:rPr>
          <w:noProof/>
        </w:rPr>
        <w:t>2</w:t>
      </w:r>
      <w:r>
        <w:rPr>
          <w:noProof/>
        </w:rPr>
        <w:fldChar w:fldCharType="end"/>
      </w:r>
    </w:p>
    <w:p w14:paraId="2D5E456D" w14:textId="29A825CB" w:rsidR="008F2805" w:rsidRDefault="008F2805">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878320 \h </w:instrText>
      </w:r>
      <w:r>
        <w:rPr>
          <w:noProof/>
        </w:rPr>
      </w:r>
      <w:r>
        <w:rPr>
          <w:noProof/>
        </w:rPr>
        <w:fldChar w:fldCharType="separate"/>
      </w:r>
      <w:r>
        <w:rPr>
          <w:noProof/>
        </w:rPr>
        <w:t>2</w:t>
      </w:r>
      <w:r>
        <w:rPr>
          <w:noProof/>
        </w:rPr>
        <w:fldChar w:fldCharType="end"/>
      </w:r>
    </w:p>
    <w:p w14:paraId="149A4409" w14:textId="6FBD7706" w:rsidR="008F2805" w:rsidRDefault="008F2805">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878321 \h </w:instrText>
      </w:r>
      <w:r>
        <w:fldChar w:fldCharType="separate"/>
      </w:r>
      <w:r>
        <w:t>3</w:t>
      </w:r>
      <w:r>
        <w:fldChar w:fldCharType="end"/>
      </w:r>
    </w:p>
    <w:p w14:paraId="7D30D426" w14:textId="51C24995" w:rsidR="008F2805" w:rsidRDefault="008F2805">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878322 \h </w:instrText>
      </w:r>
      <w:r>
        <w:rPr>
          <w:noProof/>
        </w:rPr>
      </w:r>
      <w:r>
        <w:rPr>
          <w:noProof/>
        </w:rPr>
        <w:fldChar w:fldCharType="separate"/>
      </w:r>
      <w:r>
        <w:rPr>
          <w:noProof/>
        </w:rPr>
        <w:t>3</w:t>
      </w:r>
      <w:r>
        <w:rPr>
          <w:noProof/>
        </w:rPr>
        <w:fldChar w:fldCharType="end"/>
      </w:r>
    </w:p>
    <w:p w14:paraId="5547AF90" w14:textId="0571ED18" w:rsidR="008F2805" w:rsidRDefault="008F2805">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878323 \h </w:instrText>
      </w:r>
      <w:r>
        <w:rPr>
          <w:noProof/>
        </w:rPr>
      </w:r>
      <w:r>
        <w:rPr>
          <w:noProof/>
        </w:rPr>
        <w:fldChar w:fldCharType="separate"/>
      </w:r>
      <w:r>
        <w:rPr>
          <w:noProof/>
        </w:rPr>
        <w:t>3</w:t>
      </w:r>
      <w:r>
        <w:rPr>
          <w:noProof/>
        </w:rPr>
        <w:fldChar w:fldCharType="end"/>
      </w:r>
    </w:p>
    <w:p w14:paraId="3A270799" w14:textId="40C067AB" w:rsidR="008F2805" w:rsidRDefault="008F2805">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878324 \h </w:instrText>
      </w:r>
      <w:r>
        <w:fldChar w:fldCharType="separate"/>
      </w:r>
      <w:r>
        <w:t>5</w:t>
      </w:r>
      <w:r>
        <w:fldChar w:fldCharType="end"/>
      </w:r>
    </w:p>
    <w:p w14:paraId="065B3BB9" w14:textId="53112910" w:rsidR="008F2805" w:rsidRDefault="008F2805">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878325 \h </w:instrText>
      </w:r>
      <w:r>
        <w:fldChar w:fldCharType="separate"/>
      </w:r>
      <w:r>
        <w:t>6</w:t>
      </w:r>
      <w:r>
        <w:fldChar w:fldCharType="end"/>
      </w:r>
    </w:p>
    <w:p w14:paraId="750ED217" w14:textId="35E12F32" w:rsidR="008F2805" w:rsidRDefault="008F2805">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878326 \h </w:instrText>
      </w:r>
      <w:r>
        <w:rPr>
          <w:noProof/>
        </w:rPr>
      </w:r>
      <w:r>
        <w:rPr>
          <w:noProof/>
        </w:rPr>
        <w:fldChar w:fldCharType="separate"/>
      </w:r>
      <w:r>
        <w:rPr>
          <w:noProof/>
        </w:rPr>
        <w:t>6</w:t>
      </w:r>
      <w:r>
        <w:rPr>
          <w:noProof/>
        </w:rPr>
        <w:fldChar w:fldCharType="end"/>
      </w:r>
    </w:p>
    <w:p w14:paraId="549EAACD" w14:textId="141EA98F" w:rsidR="008F2805" w:rsidRDefault="008F2805">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27 \h </w:instrText>
      </w:r>
      <w:r>
        <w:rPr>
          <w:noProof/>
        </w:rPr>
      </w:r>
      <w:r>
        <w:rPr>
          <w:noProof/>
        </w:rPr>
        <w:fldChar w:fldCharType="separate"/>
      </w:r>
      <w:r>
        <w:rPr>
          <w:noProof/>
        </w:rPr>
        <w:t>6</w:t>
      </w:r>
      <w:r>
        <w:rPr>
          <w:noProof/>
        </w:rPr>
        <w:fldChar w:fldCharType="end"/>
      </w:r>
    </w:p>
    <w:p w14:paraId="660B4A6B" w14:textId="113577DD" w:rsidR="008F2805" w:rsidRDefault="008F2805">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878328 \h </w:instrText>
      </w:r>
      <w:r>
        <w:rPr>
          <w:noProof/>
        </w:rPr>
      </w:r>
      <w:r>
        <w:rPr>
          <w:noProof/>
        </w:rPr>
        <w:fldChar w:fldCharType="separate"/>
      </w:r>
      <w:r>
        <w:rPr>
          <w:noProof/>
        </w:rPr>
        <w:t>7</w:t>
      </w:r>
      <w:r>
        <w:rPr>
          <w:noProof/>
        </w:rPr>
        <w:fldChar w:fldCharType="end"/>
      </w:r>
    </w:p>
    <w:p w14:paraId="5A32E3CE" w14:textId="661BB3F9" w:rsidR="008F2805" w:rsidRDefault="008F2805">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29 \h </w:instrText>
      </w:r>
      <w:r>
        <w:rPr>
          <w:noProof/>
        </w:rPr>
      </w:r>
      <w:r>
        <w:rPr>
          <w:noProof/>
        </w:rPr>
        <w:fldChar w:fldCharType="separate"/>
      </w:r>
      <w:r>
        <w:rPr>
          <w:noProof/>
        </w:rPr>
        <w:t>8</w:t>
      </w:r>
      <w:r>
        <w:rPr>
          <w:noProof/>
        </w:rPr>
        <w:fldChar w:fldCharType="end"/>
      </w:r>
    </w:p>
    <w:p w14:paraId="6D5A361E" w14:textId="0EEF876D"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30 \h </w:instrText>
      </w:r>
      <w:r>
        <w:rPr>
          <w:noProof/>
        </w:rPr>
      </w:r>
      <w:r>
        <w:rPr>
          <w:noProof/>
        </w:rPr>
        <w:fldChar w:fldCharType="separate"/>
      </w:r>
      <w:r>
        <w:rPr>
          <w:noProof/>
        </w:rPr>
        <w:t>8</w:t>
      </w:r>
      <w:r>
        <w:rPr>
          <w:noProof/>
        </w:rPr>
        <w:fldChar w:fldCharType="end"/>
      </w:r>
    </w:p>
    <w:p w14:paraId="38DB0666" w14:textId="3D080B20"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31 \h </w:instrText>
      </w:r>
      <w:r>
        <w:rPr>
          <w:noProof/>
        </w:rPr>
      </w:r>
      <w:r>
        <w:rPr>
          <w:noProof/>
        </w:rPr>
        <w:fldChar w:fldCharType="separate"/>
      </w:r>
      <w:r>
        <w:rPr>
          <w:noProof/>
        </w:rPr>
        <w:t>8</w:t>
      </w:r>
      <w:r>
        <w:rPr>
          <w:noProof/>
        </w:rPr>
        <w:fldChar w:fldCharType="end"/>
      </w:r>
    </w:p>
    <w:p w14:paraId="4591474E" w14:textId="57D429E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32 \h </w:instrText>
      </w:r>
      <w:r>
        <w:rPr>
          <w:noProof/>
        </w:rPr>
      </w:r>
      <w:r>
        <w:rPr>
          <w:noProof/>
        </w:rPr>
        <w:fldChar w:fldCharType="separate"/>
      </w:r>
      <w:r>
        <w:rPr>
          <w:noProof/>
        </w:rPr>
        <w:t>8</w:t>
      </w:r>
      <w:r>
        <w:rPr>
          <w:noProof/>
        </w:rPr>
        <w:fldChar w:fldCharType="end"/>
      </w:r>
    </w:p>
    <w:p w14:paraId="7169436A" w14:textId="6509A11A"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4</w:t>
      </w:r>
      <w:r>
        <w:rPr>
          <w:noProof/>
          <w:kern w:val="2"/>
          <w:sz w:val="21"/>
          <w:szCs w:val="24"/>
          <w:lang w:eastAsia="zh-CN"/>
        </w:rPr>
        <w:tab/>
      </w:r>
      <w:r w:rsidRPr="00327448">
        <w:rPr>
          <w:rFonts w:ascii="Century Schoolbook" w:hAnsi="Century Schoolbook"/>
          <w:noProof/>
          <w:lang w:eastAsia="zh-CN"/>
        </w:rPr>
        <w:t>Read</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3 \h </w:instrText>
      </w:r>
      <w:r>
        <w:rPr>
          <w:noProof/>
        </w:rPr>
      </w:r>
      <w:r>
        <w:rPr>
          <w:noProof/>
        </w:rPr>
        <w:fldChar w:fldCharType="separate"/>
      </w:r>
      <w:r>
        <w:rPr>
          <w:noProof/>
        </w:rPr>
        <w:t>9</w:t>
      </w:r>
      <w:r>
        <w:rPr>
          <w:noProof/>
        </w:rPr>
        <w:fldChar w:fldCharType="end"/>
      </w:r>
    </w:p>
    <w:p w14:paraId="6E4C2FAB" w14:textId="3390D5E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5</w:t>
      </w:r>
      <w:r>
        <w:rPr>
          <w:noProof/>
          <w:kern w:val="2"/>
          <w:sz w:val="21"/>
          <w:szCs w:val="24"/>
          <w:lang w:eastAsia="zh-CN"/>
        </w:rPr>
        <w:tab/>
      </w:r>
      <w:r w:rsidRPr="00327448">
        <w:rPr>
          <w:rFonts w:ascii="Century Schoolbook" w:hAnsi="Century Schoolbook"/>
          <w:noProof/>
          <w:lang w:eastAsia="zh-CN"/>
        </w:rPr>
        <w:t>Decryp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4 \h </w:instrText>
      </w:r>
      <w:r>
        <w:rPr>
          <w:noProof/>
        </w:rPr>
      </w:r>
      <w:r>
        <w:rPr>
          <w:noProof/>
        </w:rPr>
        <w:fldChar w:fldCharType="separate"/>
      </w:r>
      <w:r>
        <w:rPr>
          <w:noProof/>
        </w:rPr>
        <w:t>9</w:t>
      </w:r>
      <w:r>
        <w:rPr>
          <w:noProof/>
        </w:rPr>
        <w:fldChar w:fldCharType="end"/>
      </w:r>
    </w:p>
    <w:p w14:paraId="7BCD9E31" w14:textId="30C719F1"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6</w:t>
      </w:r>
      <w:r>
        <w:rPr>
          <w:noProof/>
          <w:kern w:val="2"/>
          <w:sz w:val="21"/>
          <w:szCs w:val="24"/>
          <w:lang w:eastAsia="zh-CN"/>
        </w:rPr>
        <w:tab/>
      </w:r>
      <w:r w:rsidRPr="00327448">
        <w:rPr>
          <w:rFonts w:ascii="Century Schoolbook" w:hAnsi="Century Schoolbook"/>
          <w:noProof/>
          <w:lang w:eastAsia="zh-CN"/>
        </w:rPr>
        <w:t>Comment</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5 \h </w:instrText>
      </w:r>
      <w:r>
        <w:rPr>
          <w:noProof/>
        </w:rPr>
      </w:r>
      <w:r>
        <w:rPr>
          <w:noProof/>
        </w:rPr>
        <w:fldChar w:fldCharType="separate"/>
      </w:r>
      <w:r>
        <w:rPr>
          <w:noProof/>
        </w:rPr>
        <w:t>9</w:t>
      </w:r>
      <w:r>
        <w:rPr>
          <w:noProof/>
        </w:rPr>
        <w:fldChar w:fldCharType="end"/>
      </w:r>
    </w:p>
    <w:p w14:paraId="1A3AAD5F" w14:textId="66F433EB"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4.4.7</w:t>
      </w:r>
      <w:r>
        <w:rPr>
          <w:noProof/>
          <w:kern w:val="2"/>
          <w:sz w:val="21"/>
          <w:szCs w:val="24"/>
          <w:lang w:eastAsia="zh-CN"/>
        </w:rPr>
        <w:tab/>
      </w:r>
      <w:r w:rsidRPr="00327448">
        <w:rPr>
          <w:rFonts w:ascii="Century Schoolbook" w:hAnsi="Century Schoolbook"/>
          <w:noProof/>
          <w:lang w:eastAsia="zh-CN"/>
        </w:rPr>
        <w:t>Search</w:t>
      </w:r>
      <w:r w:rsidRPr="00327448">
        <w:rPr>
          <w:rFonts w:ascii="Century Schoolbook" w:hAnsi="Century Schoolbook"/>
          <w:noProof/>
        </w:rPr>
        <w:t xml:space="preserve"> Post</w:t>
      </w:r>
      <w:r>
        <w:rPr>
          <w:noProof/>
        </w:rPr>
        <w:tab/>
      </w:r>
      <w:r>
        <w:rPr>
          <w:noProof/>
        </w:rPr>
        <w:fldChar w:fldCharType="begin"/>
      </w:r>
      <w:r>
        <w:rPr>
          <w:noProof/>
        </w:rPr>
        <w:instrText xml:space="preserve"> PAGEREF _Toc89878336 \h </w:instrText>
      </w:r>
      <w:r>
        <w:rPr>
          <w:noProof/>
        </w:rPr>
      </w:r>
      <w:r>
        <w:rPr>
          <w:noProof/>
        </w:rPr>
        <w:fldChar w:fldCharType="separate"/>
      </w:r>
      <w:r>
        <w:rPr>
          <w:noProof/>
        </w:rPr>
        <w:t>9</w:t>
      </w:r>
      <w:r>
        <w:rPr>
          <w:noProof/>
        </w:rPr>
        <w:fldChar w:fldCharType="end"/>
      </w:r>
    </w:p>
    <w:p w14:paraId="5819DAD2" w14:textId="0AB432FB" w:rsidR="008F2805" w:rsidRDefault="008F2805">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878337 \h </w:instrText>
      </w:r>
      <w:r>
        <w:rPr>
          <w:noProof/>
        </w:rPr>
      </w:r>
      <w:r>
        <w:rPr>
          <w:noProof/>
        </w:rPr>
        <w:fldChar w:fldCharType="separate"/>
      </w:r>
      <w:r>
        <w:rPr>
          <w:noProof/>
        </w:rPr>
        <w:t>10</w:t>
      </w:r>
      <w:r>
        <w:rPr>
          <w:noProof/>
        </w:rPr>
        <w:fldChar w:fldCharType="end"/>
      </w:r>
    </w:p>
    <w:p w14:paraId="72EC84CD" w14:textId="4C3CBFF6" w:rsidR="008F2805" w:rsidRDefault="008F2805">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878338 \h </w:instrText>
      </w:r>
      <w:r>
        <w:fldChar w:fldCharType="separate"/>
      </w:r>
      <w:r>
        <w:t>11</w:t>
      </w:r>
      <w:r>
        <w:fldChar w:fldCharType="end"/>
      </w:r>
    </w:p>
    <w:p w14:paraId="76AF967E" w14:textId="1702F964" w:rsidR="008F2805" w:rsidRDefault="008F2805">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878339 \h </w:instrText>
      </w:r>
      <w:r>
        <w:rPr>
          <w:noProof/>
        </w:rPr>
      </w:r>
      <w:r>
        <w:rPr>
          <w:noProof/>
        </w:rPr>
        <w:fldChar w:fldCharType="separate"/>
      </w:r>
      <w:r>
        <w:rPr>
          <w:noProof/>
        </w:rPr>
        <w:t>11</w:t>
      </w:r>
      <w:r>
        <w:rPr>
          <w:noProof/>
        </w:rPr>
        <w:fldChar w:fldCharType="end"/>
      </w:r>
    </w:p>
    <w:p w14:paraId="492D60E0" w14:textId="175E931A" w:rsidR="008F2805" w:rsidRDefault="008F2805">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878340 \h </w:instrText>
      </w:r>
      <w:r>
        <w:rPr>
          <w:noProof/>
        </w:rPr>
      </w:r>
      <w:r>
        <w:rPr>
          <w:noProof/>
        </w:rPr>
        <w:fldChar w:fldCharType="separate"/>
      </w:r>
      <w:r>
        <w:rPr>
          <w:noProof/>
        </w:rPr>
        <w:t>11</w:t>
      </w:r>
      <w:r>
        <w:rPr>
          <w:noProof/>
        </w:rPr>
        <w:fldChar w:fldCharType="end"/>
      </w:r>
    </w:p>
    <w:p w14:paraId="6CEA4A03" w14:textId="0556988E"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1</w:t>
      </w:r>
      <w:r>
        <w:rPr>
          <w:noProof/>
          <w:kern w:val="2"/>
          <w:sz w:val="21"/>
          <w:szCs w:val="24"/>
          <w:lang w:eastAsia="zh-CN"/>
        </w:rPr>
        <w:tab/>
      </w:r>
      <w:r w:rsidRPr="00327448">
        <w:rPr>
          <w:rFonts w:ascii="Century Schoolbook" w:hAnsi="Century Schoolbook"/>
          <w:noProof/>
        </w:rPr>
        <w:t>Basic Function</w:t>
      </w:r>
      <w:r>
        <w:rPr>
          <w:noProof/>
        </w:rPr>
        <w:tab/>
      </w:r>
      <w:r>
        <w:rPr>
          <w:noProof/>
        </w:rPr>
        <w:fldChar w:fldCharType="begin"/>
      </w:r>
      <w:r>
        <w:rPr>
          <w:noProof/>
        </w:rPr>
        <w:instrText xml:space="preserve"> PAGEREF _Toc89878341 \h </w:instrText>
      </w:r>
      <w:r>
        <w:rPr>
          <w:noProof/>
        </w:rPr>
      </w:r>
      <w:r>
        <w:rPr>
          <w:noProof/>
        </w:rPr>
        <w:fldChar w:fldCharType="separate"/>
      </w:r>
      <w:r>
        <w:rPr>
          <w:noProof/>
        </w:rPr>
        <w:t>11</w:t>
      </w:r>
      <w:r>
        <w:rPr>
          <w:noProof/>
        </w:rPr>
        <w:fldChar w:fldCharType="end"/>
      </w:r>
    </w:p>
    <w:p w14:paraId="732650B8" w14:textId="73D2EC44"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1</w:t>
      </w:r>
      <w:r>
        <w:rPr>
          <w:noProof/>
          <w:kern w:val="2"/>
          <w:sz w:val="21"/>
          <w:szCs w:val="24"/>
          <w:lang w:eastAsia="zh-CN"/>
        </w:rPr>
        <w:tab/>
      </w:r>
      <w:r w:rsidRPr="00327448">
        <w:rPr>
          <w:rFonts w:ascii="Century Schoolbook" w:hAnsi="Century Schoolbook"/>
          <w:noProof/>
        </w:rPr>
        <w:t>Encryption Password</w:t>
      </w:r>
      <w:r>
        <w:rPr>
          <w:noProof/>
        </w:rPr>
        <w:tab/>
      </w:r>
      <w:r>
        <w:rPr>
          <w:noProof/>
        </w:rPr>
        <w:fldChar w:fldCharType="begin"/>
      </w:r>
      <w:r>
        <w:rPr>
          <w:noProof/>
        </w:rPr>
        <w:instrText xml:space="preserve"> PAGEREF _Toc89878342 \h </w:instrText>
      </w:r>
      <w:r>
        <w:rPr>
          <w:noProof/>
        </w:rPr>
      </w:r>
      <w:r>
        <w:rPr>
          <w:noProof/>
        </w:rPr>
        <w:fldChar w:fldCharType="separate"/>
      </w:r>
      <w:r>
        <w:rPr>
          <w:noProof/>
        </w:rPr>
        <w:t>11</w:t>
      </w:r>
      <w:r>
        <w:rPr>
          <w:noProof/>
        </w:rPr>
        <w:fldChar w:fldCharType="end"/>
      </w:r>
    </w:p>
    <w:p w14:paraId="1FF397F5" w14:textId="4B2F2910"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rPr>
        <w:t>5.2.1.2</w:t>
      </w:r>
      <w:r>
        <w:rPr>
          <w:noProof/>
          <w:kern w:val="2"/>
          <w:sz w:val="21"/>
          <w:szCs w:val="24"/>
          <w:lang w:eastAsia="zh-CN"/>
        </w:rPr>
        <w:tab/>
      </w:r>
      <w:r w:rsidRPr="00327448">
        <w:rPr>
          <w:rFonts w:ascii="Century Schoolbook" w:hAnsi="Century Schoolbook"/>
          <w:noProof/>
        </w:rPr>
        <w:t>Cross-domain Authentication Scheme</w:t>
      </w:r>
      <w:r>
        <w:rPr>
          <w:noProof/>
        </w:rPr>
        <w:tab/>
      </w:r>
      <w:r>
        <w:rPr>
          <w:noProof/>
        </w:rPr>
        <w:fldChar w:fldCharType="begin"/>
      </w:r>
      <w:r>
        <w:rPr>
          <w:noProof/>
        </w:rPr>
        <w:instrText xml:space="preserve"> PAGEREF _Toc89878343 \h </w:instrText>
      </w:r>
      <w:r>
        <w:rPr>
          <w:noProof/>
        </w:rPr>
      </w:r>
      <w:r>
        <w:rPr>
          <w:noProof/>
        </w:rPr>
        <w:fldChar w:fldCharType="separate"/>
      </w:r>
      <w:r>
        <w:rPr>
          <w:noProof/>
        </w:rPr>
        <w:t>12</w:t>
      </w:r>
      <w:r>
        <w:rPr>
          <w:noProof/>
        </w:rPr>
        <w:fldChar w:fldCharType="end"/>
      </w:r>
    </w:p>
    <w:p w14:paraId="5F19683F" w14:textId="54040455"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lang w:eastAsia="zh-CN"/>
        </w:rPr>
        <w:t>5.2.1.3</w:t>
      </w:r>
      <w:r>
        <w:rPr>
          <w:noProof/>
          <w:kern w:val="2"/>
          <w:sz w:val="21"/>
          <w:szCs w:val="24"/>
          <w:lang w:eastAsia="zh-CN"/>
        </w:rPr>
        <w:tab/>
      </w:r>
      <w:r w:rsidRPr="00327448">
        <w:rPr>
          <w:rFonts w:ascii="Century Schoolbook" w:hAnsi="Century Schoolbook"/>
          <w:noProof/>
          <w:lang w:eastAsia="zh-CN"/>
        </w:rPr>
        <w:t>Request Method</w:t>
      </w:r>
      <w:r>
        <w:rPr>
          <w:noProof/>
        </w:rPr>
        <w:tab/>
      </w:r>
      <w:r>
        <w:rPr>
          <w:noProof/>
        </w:rPr>
        <w:fldChar w:fldCharType="begin"/>
      </w:r>
      <w:r>
        <w:rPr>
          <w:noProof/>
        </w:rPr>
        <w:instrText xml:space="preserve"> PAGEREF _Toc89878344 \h </w:instrText>
      </w:r>
      <w:r>
        <w:rPr>
          <w:noProof/>
        </w:rPr>
      </w:r>
      <w:r>
        <w:rPr>
          <w:noProof/>
        </w:rPr>
        <w:fldChar w:fldCharType="separate"/>
      </w:r>
      <w:r>
        <w:rPr>
          <w:noProof/>
        </w:rPr>
        <w:t>12</w:t>
      </w:r>
      <w:r>
        <w:rPr>
          <w:noProof/>
        </w:rPr>
        <w:fldChar w:fldCharType="end"/>
      </w:r>
    </w:p>
    <w:p w14:paraId="6CC11559" w14:textId="1FCCEC74"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2</w:t>
      </w:r>
      <w:r>
        <w:rPr>
          <w:noProof/>
          <w:kern w:val="2"/>
          <w:sz w:val="21"/>
          <w:szCs w:val="24"/>
          <w:lang w:eastAsia="zh-CN"/>
        </w:rPr>
        <w:tab/>
      </w:r>
      <w:r w:rsidRPr="00327448">
        <w:rPr>
          <w:rFonts w:ascii="Century Schoolbook" w:hAnsi="Century Schoolbook"/>
          <w:noProof/>
        </w:rPr>
        <w:t>Send Post</w:t>
      </w:r>
      <w:r>
        <w:rPr>
          <w:noProof/>
        </w:rPr>
        <w:tab/>
      </w:r>
      <w:r>
        <w:rPr>
          <w:noProof/>
        </w:rPr>
        <w:fldChar w:fldCharType="begin"/>
      </w:r>
      <w:r>
        <w:rPr>
          <w:noProof/>
        </w:rPr>
        <w:instrText xml:space="preserve"> PAGEREF _Toc89878345 \h </w:instrText>
      </w:r>
      <w:r>
        <w:rPr>
          <w:noProof/>
        </w:rPr>
      </w:r>
      <w:r>
        <w:rPr>
          <w:noProof/>
        </w:rPr>
        <w:fldChar w:fldCharType="separate"/>
      </w:r>
      <w:r>
        <w:rPr>
          <w:noProof/>
        </w:rPr>
        <w:t>13</w:t>
      </w:r>
      <w:r>
        <w:rPr>
          <w:noProof/>
        </w:rPr>
        <w:fldChar w:fldCharType="end"/>
      </w:r>
    </w:p>
    <w:p w14:paraId="465CD6B7" w14:textId="1179046F"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3</w:t>
      </w:r>
      <w:r>
        <w:rPr>
          <w:noProof/>
          <w:kern w:val="2"/>
          <w:sz w:val="21"/>
          <w:szCs w:val="24"/>
          <w:lang w:eastAsia="zh-CN"/>
        </w:rPr>
        <w:tab/>
      </w:r>
      <w:r w:rsidRPr="00327448">
        <w:rPr>
          <w:rFonts w:ascii="Century Schoolbook" w:hAnsi="Century Schoolbook"/>
          <w:noProof/>
          <w:lang w:eastAsia="zh-CN"/>
        </w:rPr>
        <w:t>Information Detection</w:t>
      </w:r>
      <w:r>
        <w:rPr>
          <w:noProof/>
        </w:rPr>
        <w:tab/>
      </w:r>
      <w:r>
        <w:rPr>
          <w:noProof/>
        </w:rPr>
        <w:fldChar w:fldCharType="begin"/>
      </w:r>
      <w:r>
        <w:rPr>
          <w:noProof/>
        </w:rPr>
        <w:instrText xml:space="preserve"> PAGEREF _Toc89878346 \h </w:instrText>
      </w:r>
      <w:r>
        <w:rPr>
          <w:noProof/>
        </w:rPr>
      </w:r>
      <w:r>
        <w:rPr>
          <w:noProof/>
        </w:rPr>
        <w:fldChar w:fldCharType="separate"/>
      </w:r>
      <w:r>
        <w:rPr>
          <w:noProof/>
        </w:rPr>
        <w:t>13</w:t>
      </w:r>
      <w:r>
        <w:rPr>
          <w:noProof/>
        </w:rPr>
        <w:fldChar w:fldCharType="end"/>
      </w:r>
    </w:p>
    <w:p w14:paraId="72A60D29" w14:textId="23056949"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5.2.4</w:t>
      </w:r>
      <w:r>
        <w:rPr>
          <w:noProof/>
          <w:kern w:val="2"/>
          <w:sz w:val="21"/>
          <w:szCs w:val="24"/>
          <w:lang w:eastAsia="zh-CN"/>
        </w:rPr>
        <w:tab/>
      </w:r>
      <w:r w:rsidRPr="00327448">
        <w:rPr>
          <w:rFonts w:ascii="Century Schoolbook" w:hAnsi="Century Schoolbook"/>
          <w:noProof/>
          <w:lang w:eastAsia="zh-CN"/>
        </w:rPr>
        <w:t xml:space="preserve">Read </w:t>
      </w:r>
      <w:r w:rsidRPr="00327448">
        <w:rPr>
          <w:rFonts w:ascii="Century Schoolbook" w:hAnsi="Century Schoolbook"/>
          <w:noProof/>
        </w:rPr>
        <w:t>Post</w:t>
      </w:r>
      <w:r>
        <w:rPr>
          <w:noProof/>
        </w:rPr>
        <w:tab/>
      </w:r>
      <w:r>
        <w:rPr>
          <w:noProof/>
        </w:rPr>
        <w:fldChar w:fldCharType="begin"/>
      </w:r>
      <w:r>
        <w:rPr>
          <w:noProof/>
        </w:rPr>
        <w:instrText xml:space="preserve"> PAGEREF _Toc89878347 \h </w:instrText>
      </w:r>
      <w:r>
        <w:rPr>
          <w:noProof/>
        </w:rPr>
      </w:r>
      <w:r>
        <w:rPr>
          <w:noProof/>
        </w:rPr>
        <w:fldChar w:fldCharType="separate"/>
      </w:r>
      <w:r>
        <w:rPr>
          <w:noProof/>
        </w:rPr>
        <w:t>16</w:t>
      </w:r>
      <w:r>
        <w:rPr>
          <w:noProof/>
        </w:rPr>
        <w:fldChar w:fldCharType="end"/>
      </w:r>
    </w:p>
    <w:p w14:paraId="6753C033" w14:textId="66EDA252" w:rsidR="008F2805" w:rsidRDefault="008F2805">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878348 \h </w:instrText>
      </w:r>
      <w:r>
        <w:fldChar w:fldCharType="separate"/>
      </w:r>
      <w:r>
        <w:t>17</w:t>
      </w:r>
      <w:r>
        <w:fldChar w:fldCharType="end"/>
      </w:r>
    </w:p>
    <w:p w14:paraId="13014A5C" w14:textId="6B6F2356" w:rsidR="008F2805" w:rsidRDefault="008F2805">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878349 \h </w:instrText>
      </w:r>
      <w:r>
        <w:rPr>
          <w:noProof/>
        </w:rPr>
      </w:r>
      <w:r>
        <w:rPr>
          <w:noProof/>
        </w:rPr>
        <w:fldChar w:fldCharType="separate"/>
      </w:r>
      <w:r>
        <w:rPr>
          <w:noProof/>
        </w:rPr>
        <w:t>17</w:t>
      </w:r>
      <w:r>
        <w:rPr>
          <w:noProof/>
        </w:rPr>
        <w:fldChar w:fldCharType="end"/>
      </w:r>
    </w:p>
    <w:p w14:paraId="338E5921" w14:textId="3C8D1B70" w:rsidR="008F2805" w:rsidRDefault="008F2805">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878350 \h </w:instrText>
      </w:r>
      <w:r>
        <w:rPr>
          <w:noProof/>
        </w:rPr>
      </w:r>
      <w:r>
        <w:rPr>
          <w:noProof/>
        </w:rPr>
        <w:fldChar w:fldCharType="separate"/>
      </w:r>
      <w:r>
        <w:rPr>
          <w:noProof/>
        </w:rPr>
        <w:t>18</w:t>
      </w:r>
      <w:r>
        <w:rPr>
          <w:noProof/>
        </w:rPr>
        <w:fldChar w:fldCharType="end"/>
      </w:r>
    </w:p>
    <w:p w14:paraId="76FE192E" w14:textId="3F348BC6"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1</w:t>
      </w:r>
      <w:r>
        <w:rPr>
          <w:noProof/>
          <w:kern w:val="2"/>
          <w:sz w:val="21"/>
          <w:szCs w:val="24"/>
          <w:lang w:eastAsia="zh-CN"/>
        </w:rPr>
        <w:tab/>
      </w:r>
      <w:r w:rsidRPr="00327448">
        <w:rPr>
          <w:rFonts w:ascii="Century Schoolbook" w:hAnsi="Century Schoolbook"/>
          <w:noProof/>
          <w:lang w:eastAsia="zh-CN"/>
        </w:rPr>
        <w:t>Evaluator</w:t>
      </w:r>
      <w:r>
        <w:rPr>
          <w:noProof/>
        </w:rPr>
        <w:tab/>
      </w:r>
      <w:r>
        <w:rPr>
          <w:noProof/>
        </w:rPr>
        <w:fldChar w:fldCharType="begin"/>
      </w:r>
      <w:r>
        <w:rPr>
          <w:noProof/>
        </w:rPr>
        <w:instrText xml:space="preserve"> PAGEREF _Toc89878351 \h </w:instrText>
      </w:r>
      <w:r>
        <w:rPr>
          <w:noProof/>
        </w:rPr>
      </w:r>
      <w:r>
        <w:rPr>
          <w:noProof/>
        </w:rPr>
        <w:fldChar w:fldCharType="separate"/>
      </w:r>
      <w:r>
        <w:rPr>
          <w:noProof/>
        </w:rPr>
        <w:t>18</w:t>
      </w:r>
      <w:r>
        <w:rPr>
          <w:noProof/>
        </w:rPr>
        <w:fldChar w:fldCharType="end"/>
      </w:r>
    </w:p>
    <w:p w14:paraId="0D1903E2" w14:textId="317D5C07" w:rsidR="008F2805" w:rsidRDefault="008F2805">
      <w:pPr>
        <w:pStyle w:val="TOC3"/>
        <w:tabs>
          <w:tab w:val="left" w:pos="1320"/>
          <w:tab w:val="right" w:leader="dot" w:pos="8290"/>
        </w:tabs>
        <w:rPr>
          <w:noProof/>
          <w:kern w:val="2"/>
          <w:sz w:val="21"/>
          <w:szCs w:val="24"/>
          <w:lang w:eastAsia="zh-CN"/>
        </w:rPr>
      </w:pPr>
      <w:r w:rsidRPr="00327448">
        <w:rPr>
          <w:rFonts w:ascii="Century Schoolbook" w:hAnsi="Century Schoolbook"/>
          <w:noProof/>
        </w:rPr>
        <w:t>6.2.2</w:t>
      </w:r>
      <w:r>
        <w:rPr>
          <w:noProof/>
          <w:kern w:val="2"/>
          <w:sz w:val="21"/>
          <w:szCs w:val="24"/>
          <w:lang w:eastAsia="zh-CN"/>
        </w:rPr>
        <w:tab/>
      </w:r>
      <w:r w:rsidRPr="00327448">
        <w:rPr>
          <w:rFonts w:ascii="Century Schoolbook" w:hAnsi="Century Schoolbook"/>
          <w:noProof/>
          <w:lang w:eastAsia="zh-CN"/>
        </w:rPr>
        <w:t>Evaluation Processes</w:t>
      </w:r>
      <w:r>
        <w:rPr>
          <w:noProof/>
        </w:rPr>
        <w:tab/>
      </w:r>
      <w:r>
        <w:rPr>
          <w:noProof/>
        </w:rPr>
        <w:fldChar w:fldCharType="begin"/>
      </w:r>
      <w:r>
        <w:rPr>
          <w:noProof/>
        </w:rPr>
        <w:instrText xml:space="preserve"> PAGEREF _Toc89878352 \h </w:instrText>
      </w:r>
      <w:r>
        <w:rPr>
          <w:noProof/>
        </w:rPr>
      </w:r>
      <w:r>
        <w:rPr>
          <w:noProof/>
        </w:rPr>
        <w:fldChar w:fldCharType="separate"/>
      </w:r>
      <w:r>
        <w:rPr>
          <w:noProof/>
        </w:rPr>
        <w:t>18</w:t>
      </w:r>
      <w:r>
        <w:rPr>
          <w:noProof/>
        </w:rPr>
        <w:fldChar w:fldCharType="end"/>
      </w:r>
    </w:p>
    <w:p w14:paraId="13B6A67B" w14:textId="5DDB262E" w:rsidR="008F2805" w:rsidRDefault="008F2805">
      <w:pPr>
        <w:pStyle w:val="TOC4"/>
        <w:tabs>
          <w:tab w:val="left" w:pos="1540"/>
          <w:tab w:val="right" w:leader="dot" w:pos="8290"/>
        </w:tabs>
        <w:rPr>
          <w:noProof/>
          <w:kern w:val="2"/>
          <w:sz w:val="21"/>
          <w:szCs w:val="24"/>
          <w:lang w:eastAsia="zh-CN"/>
        </w:rPr>
      </w:pPr>
      <w:r w:rsidRPr="00327448">
        <w:rPr>
          <w:rFonts w:ascii="Century Schoolbook" w:hAnsi="Century Schoolbook"/>
          <w:noProof/>
          <w:color w:val="000000" w:themeColor="text1"/>
        </w:rPr>
        <w:lastRenderedPageBreak/>
        <w:t>6.2.2.1</w:t>
      </w:r>
      <w:r>
        <w:rPr>
          <w:noProof/>
          <w:kern w:val="2"/>
          <w:sz w:val="21"/>
          <w:szCs w:val="24"/>
          <w:lang w:eastAsia="zh-CN"/>
        </w:rPr>
        <w:tab/>
      </w:r>
      <w:r w:rsidRPr="00327448">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878353 \h </w:instrText>
      </w:r>
      <w:r>
        <w:rPr>
          <w:noProof/>
        </w:rPr>
      </w:r>
      <w:r>
        <w:rPr>
          <w:noProof/>
        </w:rPr>
        <w:fldChar w:fldCharType="separate"/>
      </w:r>
      <w:r>
        <w:rPr>
          <w:noProof/>
        </w:rPr>
        <w:t>18</w:t>
      </w:r>
      <w:r>
        <w:rPr>
          <w:noProof/>
        </w:rPr>
        <w:fldChar w:fldCharType="end"/>
      </w:r>
    </w:p>
    <w:p w14:paraId="611D8B0F" w14:textId="5CC6D56C" w:rsidR="008F2805" w:rsidRDefault="008F2805">
      <w:pPr>
        <w:pStyle w:val="TOC2"/>
        <w:rPr>
          <w:b w:val="0"/>
          <w:noProof/>
          <w:kern w:val="2"/>
          <w:sz w:val="21"/>
          <w:szCs w:val="24"/>
          <w:lang w:eastAsia="zh-CN"/>
        </w:rPr>
      </w:pPr>
      <w:r>
        <w:rPr>
          <w:noProof/>
          <w:lang w:eastAsia="zh-CN"/>
        </w:rPr>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878354 \h </w:instrText>
      </w:r>
      <w:r>
        <w:rPr>
          <w:noProof/>
        </w:rPr>
      </w:r>
      <w:r>
        <w:rPr>
          <w:noProof/>
        </w:rPr>
        <w:fldChar w:fldCharType="separate"/>
      </w:r>
      <w:r>
        <w:rPr>
          <w:noProof/>
        </w:rPr>
        <w:t>19</w:t>
      </w:r>
      <w:r>
        <w:rPr>
          <w:noProof/>
        </w:rPr>
        <w:fldChar w:fldCharType="end"/>
      </w:r>
    </w:p>
    <w:p w14:paraId="456C9823" w14:textId="03A98FE7" w:rsidR="008F2805" w:rsidRDefault="008F2805">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878355 \h </w:instrText>
      </w:r>
      <w:r>
        <w:rPr>
          <w:noProof/>
        </w:rPr>
      </w:r>
      <w:r>
        <w:rPr>
          <w:noProof/>
        </w:rPr>
        <w:fldChar w:fldCharType="separate"/>
      </w:r>
      <w:r>
        <w:rPr>
          <w:noProof/>
        </w:rPr>
        <w:t>21</w:t>
      </w:r>
      <w:r>
        <w:rPr>
          <w:noProof/>
        </w:rPr>
        <w:fldChar w:fldCharType="end"/>
      </w:r>
    </w:p>
    <w:p w14:paraId="721560D0" w14:textId="52B1DB9A" w:rsidR="008F2805" w:rsidRDefault="008F2805">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878356 \h </w:instrText>
      </w:r>
      <w:r>
        <w:fldChar w:fldCharType="separate"/>
      </w:r>
      <w:r>
        <w:t>22</w:t>
      </w:r>
      <w:r>
        <w:fldChar w:fldCharType="end"/>
      </w:r>
    </w:p>
    <w:p w14:paraId="392FED32" w14:textId="49D63AC3" w:rsidR="008F2805" w:rsidRDefault="008F2805">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878357 \h </w:instrText>
      </w:r>
      <w:r>
        <w:fldChar w:fldCharType="separate"/>
      </w:r>
      <w:r>
        <w:t>1</w:t>
      </w:r>
      <w:r>
        <w:fldChar w:fldCharType="end"/>
      </w:r>
    </w:p>
    <w:p w14:paraId="7EAB64B6" w14:textId="4D8517A5" w:rsidR="008F2805" w:rsidRDefault="008F2805">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878358 \h </w:instrText>
      </w:r>
      <w:r>
        <w:fldChar w:fldCharType="separate"/>
      </w:r>
      <w:r>
        <w:t>2</w:t>
      </w:r>
      <w:r>
        <w:fldChar w:fldCharType="end"/>
      </w:r>
    </w:p>
    <w:p w14:paraId="10439A3F" w14:textId="7128C3A5" w:rsidR="008F2805" w:rsidRDefault="008F2805">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878359 \h </w:instrText>
      </w:r>
      <w:r>
        <w:fldChar w:fldCharType="separate"/>
      </w:r>
      <w:r>
        <w:t>4</w:t>
      </w:r>
      <w:r>
        <w:fldChar w:fldCharType="end"/>
      </w:r>
    </w:p>
    <w:p w14:paraId="0C812DBE" w14:textId="34046969" w:rsidR="008F2805" w:rsidRDefault="008F2805">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878360 \h </w:instrText>
      </w:r>
      <w:r>
        <w:fldChar w:fldCharType="separate"/>
      </w:r>
      <w:r>
        <w:t>5</w:t>
      </w:r>
      <w:r>
        <w:fldChar w:fldCharType="end"/>
      </w:r>
    </w:p>
    <w:p w14:paraId="52C4971B" w14:textId="32514398" w:rsidR="008F2805" w:rsidRDefault="008F2805">
      <w:pPr>
        <w:pStyle w:val="TOC1"/>
        <w:rPr>
          <w:rFonts w:asciiTheme="minorHAnsi" w:hAnsiTheme="minorHAnsi"/>
          <w:b w:val="0"/>
          <w:kern w:val="2"/>
          <w:sz w:val="21"/>
          <w:lang w:eastAsia="zh-CN"/>
        </w:rPr>
      </w:pPr>
      <w:r>
        <w:t>Bibliography</w:t>
      </w:r>
      <w:r>
        <w:tab/>
      </w:r>
      <w:r>
        <w:fldChar w:fldCharType="begin"/>
      </w:r>
      <w:r>
        <w:instrText xml:space="preserve"> PAGEREF _Toc89878361 \h </w:instrText>
      </w:r>
      <w:r>
        <w:fldChar w:fldCharType="separate"/>
      </w:r>
      <w:r>
        <w:t>6</w:t>
      </w:r>
      <w:r>
        <w:fldChar w:fldCharType="end"/>
      </w:r>
    </w:p>
    <w:p w14:paraId="2966930C" w14:textId="5AE5D2C7"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63CF04B" w:rsidR="0049147A" w:rsidRDefault="0049147A" w:rsidP="00F72F7C">
      <w:pPr>
        <w:pStyle w:val="1"/>
      </w:pPr>
      <w:bookmarkStart w:id="0" w:name="_Toc89878317"/>
      <w:r w:rsidRPr="00F72F7C">
        <w:lastRenderedPageBreak/>
        <w:t>Introduction</w:t>
      </w:r>
      <w:bookmarkEnd w:id="0"/>
    </w:p>
    <w:p w14:paraId="6ADB11BC" w14:textId="06DA2B16" w:rsidR="005A1445" w:rsidRPr="005A1445" w:rsidRDefault="005A1445" w:rsidP="005A1445">
      <w:r w:rsidRPr="005A1445">
        <w:t xml:space="preserve">This section describes the current potential demand for workplace social platforms (Section </w:t>
      </w:r>
      <w:r>
        <w:t>1</w:t>
      </w:r>
      <w:r w:rsidRPr="005A1445">
        <w:t>.1) and how SafeTweet meets this need (Section 2.2).</w:t>
      </w:r>
    </w:p>
    <w:p w14:paraId="5A2F0F9B" w14:textId="33280BBD" w:rsidR="0049147A" w:rsidRDefault="001B5F4E" w:rsidP="00D01157">
      <w:pPr>
        <w:pStyle w:val="2"/>
      </w:pPr>
      <w:bookmarkStart w:id="1" w:name="_Toc89878318"/>
      <w:r>
        <w:rPr>
          <w:rFonts w:hint="eastAsia"/>
        </w:rPr>
        <w:t>B</w:t>
      </w:r>
      <w:r>
        <w:t>ackground and Challenge</w:t>
      </w:r>
      <w:bookmarkEnd w:id="1"/>
    </w:p>
    <w:p w14:paraId="03160485" w14:textId="59ADB5C7" w:rsidR="001B5F4E" w:rsidRPr="001B5F4E" w:rsidRDefault="001B5F4E" w:rsidP="001B5F4E">
      <w:r w:rsidRPr="001B5F4E">
        <w:t xml:space="preserve">Social networks are an integral part of life for most people. People make friends on Facebook and Twitter, find jobs on LinkedIn. </w:t>
      </w:r>
      <w:r w:rsidR="00301BC3" w:rsidRPr="00301BC3">
        <w:t xml:space="preserve">As evidence for people's heavy reliance on social media platforms, Twitter is the </w:t>
      </w:r>
      <w:r w:rsidRPr="001B5F4E">
        <w:t xml:space="preserve">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715766" w:rsidRPr="001B5F4E">
          <w:t>1</w:t>
        </w:r>
      </w:hyperlink>
      <w:r w:rsidRPr="001B5F4E">
        <w:t>]</w:t>
      </w:r>
      <w:r w:rsidRPr="001B5F4E">
        <w:fldChar w:fldCharType="end"/>
      </w:r>
      <w:r w:rsidRPr="001B5F4E">
        <w:t xml:space="preserve">.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715766">
          <w:rPr>
            <w:noProof/>
          </w:rPr>
          <w:t>2</w:t>
        </w:r>
      </w:hyperlink>
      <w:r w:rsidR="00B6780E">
        <w:rPr>
          <w:noProof/>
        </w:rPr>
        <w:t xml:space="preserve">, </w:t>
      </w:r>
      <w:hyperlink w:anchor="_ENREF_3" w:tooltip="Piao, 2021 #2426" w:history="1">
        <w:r w:rsidR="00715766">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715766">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56FAF500"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715766">
          <w:rPr>
            <w:noProof/>
          </w:rPr>
          <w:t>5</w:t>
        </w:r>
      </w:hyperlink>
      <w:r w:rsidR="00B6780E">
        <w:rPr>
          <w:noProof/>
        </w:rPr>
        <w:t>]</w:t>
      </w:r>
      <w:r w:rsidRPr="001B5F4E">
        <w:fldChar w:fldCharType="end"/>
      </w:r>
      <w:r w:rsidRPr="001B5F4E">
        <w:t xml:space="preserve">. Not only because of the depressed market, </w:t>
      </w:r>
      <w:r w:rsidR="00301BC3" w:rsidRPr="00301BC3">
        <w:t>lack of transparency</w:t>
      </w:r>
      <w:r w:rsidRPr="001B5F4E">
        <w:t xml:space="preserve"> between job seekers and companies is also a crucial reason. Companies always want to select fewer demanding employees, such as accepting lower pay or working overtime without complaint. Corporations can sift through resumes, compare candidates and choose the best value for money. </w:t>
      </w:r>
      <w:r w:rsidR="00301BC3">
        <w:t>J</w:t>
      </w:r>
      <w:r w:rsidRPr="001B5F4E">
        <w:t xml:space="preserve">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715766">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715766">
          <w:rPr>
            <w:noProof/>
          </w:rPr>
          <w:t>7</w:t>
        </w:r>
      </w:hyperlink>
      <w:r w:rsidR="00B6780E">
        <w:rPr>
          <w:noProof/>
        </w:rPr>
        <w:t>]</w:t>
      </w:r>
      <w:r w:rsidRPr="001B5F4E">
        <w:fldChar w:fldCharType="end"/>
      </w:r>
      <w:r w:rsidRPr="001B5F4E">
        <w:t xml:space="preserve">. These are rewarding and innovative products. But at present, the coverage of these products is low and is not suitable for many regions and positions. Also, many job seekers are looking for </w:t>
      </w:r>
      <w:r w:rsidRPr="001B5F4E">
        <w:lastRenderedPageBreak/>
        <w:t>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878319"/>
      <w:r>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878320"/>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878321"/>
      <w:r>
        <w:lastRenderedPageBreak/>
        <w:t>Related Work and Tools</w:t>
      </w:r>
      <w:bookmarkEnd w:id="4"/>
    </w:p>
    <w:p w14:paraId="054D110B" w14:textId="54051126" w:rsidR="00301BC3" w:rsidRPr="00BE2333" w:rsidRDefault="00301BC3" w:rsidP="00BE2333">
      <w:r w:rsidRPr="00301BC3">
        <w:t>This section covers related studies in the literature (Section 2.1) and the tools used to develop SafeTweet (Section 2.2).</w:t>
      </w:r>
    </w:p>
    <w:p w14:paraId="3A005690" w14:textId="250FC06C" w:rsidR="001B5F4E" w:rsidRDefault="001B5F4E" w:rsidP="001B5F4E">
      <w:pPr>
        <w:pStyle w:val="2"/>
      </w:pPr>
      <w:bookmarkStart w:id="5" w:name="_Toc89878322"/>
      <w:r>
        <w:t>Related Work</w:t>
      </w:r>
      <w:bookmarkEnd w:id="5"/>
    </w:p>
    <w:p w14:paraId="1D66F83B" w14:textId="09510B55"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715766">
          <w:rPr>
            <w:noProof/>
          </w:rPr>
          <w:t>8</w:t>
        </w:r>
      </w:hyperlink>
      <w:r w:rsidR="00B6780E">
        <w:rPr>
          <w:noProof/>
        </w:rPr>
        <w:t>]</w:t>
      </w:r>
      <w:r w:rsidRPr="001B5F4E">
        <w:fldChar w:fldCharType="end"/>
      </w:r>
      <w:r w:rsidRPr="001B5F4E">
        <w:t xml:space="preserve">. Vacation tweets, drunk tweets and illness tweets. He used </w:t>
      </w:r>
      <w:r w:rsidR="00032020">
        <w:t>Naïve</w:t>
      </w:r>
      <w:r w:rsidR="00301BC3" w:rsidRPr="00301BC3">
        <w:t xml:space="preserve"> Bayes</w:t>
      </w:r>
      <w:r w:rsidRPr="001B5F4E">
        <w:t xml:space="preserve"> and the </w:t>
      </w:r>
      <w:r w:rsidR="00301BC3" w:rsidRPr="00301BC3">
        <w:t>Support Vector Machine (SVM)</w:t>
      </w:r>
      <w:r w:rsidR="00301BC3">
        <w:t xml:space="preserve"> </w:t>
      </w:r>
      <w:r w:rsidRPr="001B5F4E">
        <w:t xml:space="preserve">classifier to classify sensitive information. The experiments indicate that the </w:t>
      </w:r>
      <w:r w:rsidR="00032020">
        <w:t>Naïve</w:t>
      </w:r>
      <w:r w:rsidRPr="001B5F4E">
        <w:t xml:space="preserve"> Bayes performed better than SVM. The accuracy of holiday tweets is 76% in </w:t>
      </w:r>
      <w:r w:rsidR="00032020">
        <w:t>Naïve</w:t>
      </w:r>
      <w:r w:rsidRPr="001B5F4E">
        <w:t xml:space="preser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715766">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w:t>
      </w:r>
      <w:r w:rsidR="00032020">
        <w:t>Naïve</w:t>
      </w:r>
      <w:r w:rsidRPr="001B5F4E">
        <w:t xml:space="preser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715766">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w:t>
      </w:r>
      <w:r w:rsidR="00032020">
        <w:t>Naïve</w:t>
      </w:r>
      <w:r w:rsidRPr="001B5F4E">
        <w:t xml:space="preser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w:t>
      </w:r>
      <w:r w:rsidR="00032020" w:rsidRPr="00032020">
        <w:t>Recurrent Neural Net</w:t>
      </w:r>
      <w:r w:rsidR="00032020">
        <w:t xml:space="preserve">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715766">
          <w:rPr>
            <w:noProof/>
          </w:rPr>
          <w:t>11</w:t>
        </w:r>
      </w:hyperlink>
      <w:r w:rsidR="00B6780E">
        <w:rPr>
          <w:noProof/>
        </w:rPr>
        <w:t>]</w:t>
      </w:r>
      <w:r w:rsidRPr="001B5F4E">
        <w:fldChar w:fldCharType="end"/>
      </w:r>
      <w:r w:rsidRPr="001B5F4E">
        <w:t xml:space="preserve">. However, the author does not provide specific data for model accuracy. In 2018, Canfora used </w:t>
      </w:r>
      <w:r w:rsidR="005A1445" w:rsidRPr="005A1445">
        <w:t xml:space="preserve">Natural Language Processing </w:t>
      </w:r>
      <w:r w:rsidR="005A1445">
        <w:rPr>
          <w:lang w:eastAsia="zh-CN"/>
        </w:rPr>
        <w:t xml:space="preserve">(NLP) </w:t>
      </w:r>
      <w:r w:rsidRPr="001B5F4E">
        <w:t xml:space="preserve">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715766">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t>
      </w:r>
      <w:r w:rsidR="00301BC3">
        <w:t>making it</w:t>
      </w:r>
      <w:r w:rsidRPr="001B5F4E">
        <w:t xml:space="preserve">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878323"/>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7E143B0A"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715766">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63FC88B4"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715766">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2C696C4F"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715766">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715766">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106586C6"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715766">
          <w:rPr>
            <w:noProof/>
          </w:rPr>
          <w:t>17</w:t>
        </w:r>
      </w:hyperlink>
      <w:r w:rsidR="00B6780E">
        <w:rPr>
          <w:noProof/>
        </w:rPr>
        <w:t>]</w:t>
      </w:r>
      <w:r w:rsidRPr="001B5F4E">
        <w:fldChar w:fldCharType="end"/>
      </w:r>
      <w:r w:rsidRPr="001B5F4E">
        <w:t>.</w:t>
      </w:r>
    </w:p>
    <w:p w14:paraId="6D5972B4" w14:textId="1ADC56C6"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715766">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878324"/>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698CBCFC"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ll the questions should refine according to the interview purpose, and conservations should build around the work and social network. Users interviewed need to be screened in combination with </w:t>
      </w:r>
      <w:r w:rsidR="0021274F">
        <w:t>SafeTweet</w:t>
      </w:r>
      <w:r w:rsidRPr="001B5F4E">
        <w:t xml:space="preserve">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15D0684" w:rsidR="002D29A7" w:rsidRPr="00611CC0" w:rsidRDefault="001B5F4E" w:rsidP="00BB1CEF">
      <w:pPr>
        <w:spacing w:after="240"/>
      </w:pPr>
      <w:r w:rsidRPr="001B5F4E">
        <w:t xml:space="preserve">The core users of this research object are two employees of Internet companies and a </w:t>
      </w:r>
      <w:r w:rsidR="001007C7">
        <w:t>Human Resource (</w:t>
      </w:r>
      <w:r w:rsidRPr="001B5F4E">
        <w:t>HR</w:t>
      </w:r>
      <w:r w:rsidR="001007C7">
        <w:t>)</w:t>
      </w:r>
      <w:r w:rsidRPr="001B5F4E">
        <w:t xml:space="preserve">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w:t>
      </w:r>
      <w:r w:rsidR="00D53FC8">
        <w:rPr>
          <w:rFonts w:hint="eastAsia"/>
          <w:lang w:eastAsia="zh-CN"/>
        </w:rPr>
        <w:t>, and each</w:t>
      </w:r>
      <w:r w:rsidRPr="001B5F4E">
        <w:t xml:space="preserve"> interviewer should answer about ten questions. After the interview, collate all content for the requirements and </w:t>
      </w:r>
      <w:proofErr w:type="spellStart"/>
      <w:r w:rsidR="001B07C7">
        <w:t>prioritise</w:t>
      </w:r>
      <w:proofErr w:type="spellEnd"/>
      <w:r w:rsidRPr="001B5F4E">
        <w:t xml:space="preserve"> functions using Moscow.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715766">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525" w:type="dxa"/>
        <w:jc w:val="center"/>
        <w:tblLayout w:type="fixed"/>
        <w:tblLook w:val="04A0" w:firstRow="1" w:lastRow="0" w:firstColumn="1" w:lastColumn="0" w:noHBand="0" w:noVBand="1"/>
      </w:tblPr>
      <w:tblGrid>
        <w:gridCol w:w="2689"/>
        <w:gridCol w:w="967"/>
        <w:gridCol w:w="1017"/>
        <w:gridCol w:w="917"/>
        <w:gridCol w:w="967"/>
        <w:gridCol w:w="968"/>
      </w:tblGrid>
      <w:tr w:rsidR="006D69D9" w:rsidRPr="006D69D9" w14:paraId="5A40D44E" w14:textId="77777777" w:rsidTr="00B13CA0">
        <w:trPr>
          <w:trHeight w:val="385"/>
          <w:jc w:val="center"/>
        </w:trPr>
        <w:tc>
          <w:tcPr>
            <w:tcW w:w="268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101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91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968"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1BD8D44B"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w:t>
            </w:r>
          </w:p>
        </w:tc>
        <w:tc>
          <w:tcPr>
            <w:tcW w:w="967"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6855017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w:t>
            </w:r>
          </w:p>
        </w:tc>
        <w:tc>
          <w:tcPr>
            <w:tcW w:w="967"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1017"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B13CA0" w:rsidRPr="006D69D9" w14:paraId="5934F44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tcPr>
          <w:p w14:paraId="0AAB46EB" w14:textId="44179DD0" w:rsidR="00B13CA0" w:rsidRPr="006D69D9" w:rsidRDefault="00B13CA0" w:rsidP="006D69D9">
            <w:pPr>
              <w:spacing w:beforeLines="20" w:before="48" w:afterLines="20" w:after="48"/>
              <w:jc w:val="left"/>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I</w:t>
            </w:r>
            <w:r>
              <w:rPr>
                <w:rFonts w:ascii="Century" w:eastAsia="DengXian" w:hAnsi="Century" w:cs="宋体"/>
                <w:color w:val="000000"/>
                <w:sz w:val="24"/>
                <w:szCs w:val="24"/>
                <w:lang w:eastAsia="zh-CN"/>
              </w:rPr>
              <w:t>nformation Detection</w:t>
            </w:r>
          </w:p>
        </w:tc>
        <w:tc>
          <w:tcPr>
            <w:tcW w:w="967" w:type="dxa"/>
            <w:tcBorders>
              <w:top w:val="nil"/>
              <w:left w:val="nil"/>
              <w:bottom w:val="single" w:sz="4" w:space="0" w:color="auto"/>
              <w:right w:val="single" w:sz="4" w:space="0" w:color="auto"/>
            </w:tcBorders>
            <w:shd w:val="clear" w:color="auto" w:fill="auto"/>
            <w:noWrap/>
            <w:vAlign w:val="center"/>
          </w:tcPr>
          <w:p w14:paraId="67CC6475" w14:textId="3A013431"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tcPr>
          <w:p w14:paraId="2736DA76" w14:textId="5B3C075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17" w:type="dxa"/>
            <w:tcBorders>
              <w:top w:val="nil"/>
              <w:left w:val="nil"/>
              <w:bottom w:val="single" w:sz="4" w:space="0" w:color="auto"/>
              <w:right w:val="single" w:sz="4" w:space="0" w:color="auto"/>
            </w:tcBorders>
            <w:shd w:val="clear" w:color="auto" w:fill="auto"/>
            <w:noWrap/>
            <w:vAlign w:val="center"/>
          </w:tcPr>
          <w:p w14:paraId="7E67A14D" w14:textId="28F1FEF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tcPr>
          <w:p w14:paraId="68A40F44" w14:textId="66CE9D85"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tcPr>
          <w:p w14:paraId="78EA8D20" w14:textId="1F7DF114" w:rsidR="00B13CA0" w:rsidRPr="006D69D9" w:rsidRDefault="00B13CA0" w:rsidP="006D69D9">
            <w:pPr>
              <w:spacing w:beforeLines="20" w:before="48" w:afterLines="20" w:after="48"/>
              <w:jc w:val="center"/>
              <w:rPr>
                <w:rFonts w:ascii="Century" w:eastAsia="DengXian" w:hAnsi="Century" w:cs="宋体"/>
                <w:color w:val="000000"/>
                <w:sz w:val="24"/>
                <w:szCs w:val="24"/>
                <w:lang w:eastAsia="zh-CN"/>
              </w:rPr>
            </w:pPr>
            <w:r>
              <w:rPr>
                <w:rFonts w:ascii="Century" w:eastAsia="DengXian" w:hAnsi="Century" w:cs="宋体" w:hint="eastAsia"/>
                <w:color w:val="000000"/>
                <w:sz w:val="24"/>
                <w:szCs w:val="24"/>
                <w:lang w:eastAsia="zh-CN"/>
              </w:rPr>
              <w:t>3</w:t>
            </w:r>
          </w:p>
        </w:tc>
      </w:tr>
      <w:tr w:rsidR="006D69D9" w:rsidRPr="006D69D9" w14:paraId="21B86E45"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2025D8E5"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w:t>
            </w:r>
          </w:p>
        </w:tc>
        <w:tc>
          <w:tcPr>
            <w:tcW w:w="967"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1017"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66FE988A"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w:t>
            </w:r>
          </w:p>
        </w:tc>
        <w:tc>
          <w:tcPr>
            <w:tcW w:w="967"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17"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502ECDAF"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w:t>
            </w:r>
          </w:p>
        </w:tc>
        <w:tc>
          <w:tcPr>
            <w:tcW w:w="967"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7"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968"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B13CA0">
        <w:trPr>
          <w:trHeight w:val="385"/>
          <w:jc w:val="center"/>
        </w:trPr>
        <w:tc>
          <w:tcPr>
            <w:tcW w:w="2689"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2E958D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w:t>
            </w:r>
          </w:p>
        </w:tc>
        <w:tc>
          <w:tcPr>
            <w:tcW w:w="967"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1017"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917"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7"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968"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878325"/>
      <w:r>
        <w:rPr>
          <w:rFonts w:hint="eastAsia"/>
          <w:lang w:eastAsia="zh-CN"/>
        </w:rPr>
        <w:lastRenderedPageBreak/>
        <w:t>Design</w:t>
      </w:r>
      <w:bookmarkEnd w:id="8"/>
    </w:p>
    <w:p w14:paraId="0E353181" w14:textId="7B1CB5CC" w:rsidR="002D29A7" w:rsidRPr="002D29A7" w:rsidRDefault="001A679E" w:rsidP="002D29A7">
      <w:pPr>
        <w:rPr>
          <w:lang w:eastAsia="zh-CN"/>
        </w:rPr>
      </w:pPr>
      <w:r w:rsidRPr="001A679E">
        <w:rPr>
          <w:lang w:eastAsia="zh-CN"/>
        </w:rPr>
        <w:t>According to the requirement list, the overall system structure is designed. Starting from the bottom layer</w:t>
      </w:r>
      <w:r w:rsidR="00033227">
        <w:rPr>
          <w:lang w:eastAsia="zh-CN"/>
        </w:rPr>
        <w:t>,</w:t>
      </w:r>
      <w:r w:rsidRPr="001A679E">
        <w:rPr>
          <w:lang w:eastAsia="zh-CN"/>
        </w:rPr>
        <w:t xml:space="preserve"> cover the Run environment</w:t>
      </w:r>
      <w:r w:rsidR="00033227">
        <w:rPr>
          <w:lang w:eastAsia="zh-CN"/>
        </w:rPr>
        <w:t xml:space="preserve"> (S</w:t>
      </w:r>
      <w:r w:rsidR="00033227" w:rsidRPr="001A679E">
        <w:rPr>
          <w:lang w:eastAsia="zh-CN"/>
        </w:rPr>
        <w:t>ections 4.</w:t>
      </w:r>
      <w:r w:rsidR="00033227">
        <w:rPr>
          <w:lang w:eastAsia="zh-CN"/>
        </w:rPr>
        <w:t>1)</w:t>
      </w:r>
      <w:r w:rsidRPr="001A679E">
        <w:rPr>
          <w:lang w:eastAsia="zh-CN"/>
        </w:rPr>
        <w:t>, Database</w:t>
      </w:r>
      <w:r w:rsidR="00033227">
        <w:rPr>
          <w:lang w:eastAsia="zh-CN"/>
        </w:rPr>
        <w:t xml:space="preserve"> (S</w:t>
      </w:r>
      <w:r w:rsidR="00033227" w:rsidRPr="001A679E">
        <w:rPr>
          <w:lang w:eastAsia="zh-CN"/>
        </w:rPr>
        <w:t>ections 4.</w:t>
      </w:r>
      <w:r w:rsidR="00033227">
        <w:rPr>
          <w:lang w:eastAsia="zh-CN"/>
        </w:rPr>
        <w:t>2)</w:t>
      </w:r>
      <w:r w:rsidRPr="001A679E">
        <w:rPr>
          <w:lang w:eastAsia="zh-CN"/>
        </w:rPr>
        <w:t>,</w:t>
      </w:r>
      <w:r w:rsidR="00033227">
        <w:rPr>
          <w:lang w:eastAsia="zh-CN"/>
        </w:rPr>
        <w:t xml:space="preserve"> </w:t>
      </w:r>
      <w:r w:rsidRPr="001A679E">
        <w:rPr>
          <w:lang w:eastAsia="zh-CN"/>
        </w:rPr>
        <w:t>Data layer</w:t>
      </w:r>
      <w:r w:rsidR="00033227">
        <w:rPr>
          <w:lang w:eastAsia="zh-CN"/>
        </w:rPr>
        <w:t xml:space="preserve"> (S</w:t>
      </w:r>
      <w:r w:rsidR="00033227" w:rsidRPr="001A679E">
        <w:rPr>
          <w:lang w:eastAsia="zh-CN"/>
        </w:rPr>
        <w:t>ections 4.</w:t>
      </w:r>
      <w:r w:rsidR="00033227">
        <w:rPr>
          <w:lang w:eastAsia="zh-CN"/>
        </w:rPr>
        <w:t>3)</w:t>
      </w:r>
      <w:r w:rsidRPr="001A679E">
        <w:rPr>
          <w:lang w:eastAsia="zh-CN"/>
        </w:rPr>
        <w:t>, Function layer</w:t>
      </w:r>
      <w:r w:rsidR="00033227">
        <w:rPr>
          <w:lang w:eastAsia="zh-CN"/>
        </w:rPr>
        <w:t xml:space="preserve"> (S</w:t>
      </w:r>
      <w:r w:rsidR="00033227" w:rsidRPr="001A679E">
        <w:rPr>
          <w:lang w:eastAsia="zh-CN"/>
        </w:rPr>
        <w:t>ections 4.</w:t>
      </w:r>
      <w:r w:rsidR="00033227">
        <w:rPr>
          <w:lang w:eastAsia="zh-CN"/>
        </w:rPr>
        <w:t>4)</w:t>
      </w:r>
      <w:r w:rsidRPr="001A679E">
        <w:rPr>
          <w:lang w:eastAsia="zh-CN"/>
        </w:rPr>
        <w:t>, and front-end UI</w:t>
      </w:r>
      <w:r w:rsidR="00033227">
        <w:rPr>
          <w:lang w:eastAsia="zh-CN"/>
        </w:rPr>
        <w:t xml:space="preserve"> (S</w:t>
      </w:r>
      <w:r w:rsidR="00033227" w:rsidRPr="001A679E">
        <w:rPr>
          <w:lang w:eastAsia="zh-CN"/>
        </w:rPr>
        <w:t>ections 4.</w:t>
      </w:r>
      <w:r w:rsidR="00033227">
        <w:rPr>
          <w:lang w:eastAsia="zh-CN"/>
        </w:rPr>
        <w:t>5)</w:t>
      </w:r>
      <w:r w:rsidRPr="001A679E">
        <w:rPr>
          <w:lang w:eastAsia="zh-CN"/>
        </w:rPr>
        <w:t>.</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878326"/>
      <w:r>
        <w:rPr>
          <w:rFonts w:hint="eastAsia"/>
          <w:lang w:eastAsia="zh-CN"/>
        </w:rPr>
        <w:t>R</w:t>
      </w:r>
      <w:r>
        <w:rPr>
          <w:lang w:eastAsia="zh-CN"/>
        </w:rPr>
        <w:t>un Environment</w:t>
      </w:r>
      <w:bookmarkEnd w:id="9"/>
    </w:p>
    <w:p w14:paraId="7F4231D8" w14:textId="20002B7F" w:rsidR="0024564F" w:rsidRPr="0024564F" w:rsidRDefault="0024564F" w:rsidP="0024564F">
      <w:pPr>
        <w:rPr>
          <w:lang w:eastAsia="zh-CN"/>
        </w:rPr>
      </w:pPr>
      <w:r w:rsidRPr="0024564F">
        <w:rPr>
          <w:b/>
          <w:bCs/>
          <w:lang w:eastAsia="zh-CN"/>
        </w:rPr>
        <w:t>Port</w:t>
      </w:r>
      <w:r w:rsidRPr="0024564F">
        <w:rPr>
          <w:lang w:eastAsia="zh-CN"/>
        </w:rPr>
        <w:t xml:space="preserve">: Ports cannot be occupied by multiple </w:t>
      </w:r>
      <w:r w:rsidR="009570A5">
        <w:rPr>
          <w:lang w:eastAsia="zh-CN"/>
        </w:rPr>
        <w:t>services</w:t>
      </w:r>
      <w:r w:rsidRPr="0024564F">
        <w:rPr>
          <w:lang w:eastAsia="zh-CN"/>
        </w:rPr>
        <w:t xml:space="preserve">. </w:t>
      </w:r>
      <w:r w:rsidR="009570A5">
        <w:rPr>
          <w:rFonts w:hint="eastAsia"/>
          <w:lang w:eastAsia="zh-CN"/>
        </w:rPr>
        <w:t>The</w:t>
      </w:r>
      <w:r w:rsidR="009570A5">
        <w:rPr>
          <w:lang w:eastAsia="zh-CN"/>
        </w:rPr>
        <w:t xml:space="preserve"> author s</w:t>
      </w:r>
      <w:r w:rsidRPr="0024564F">
        <w:rPr>
          <w:lang w:eastAsia="zh-CN"/>
        </w:rPr>
        <w:t>elect</w:t>
      </w:r>
      <w:r w:rsidR="009570A5">
        <w:rPr>
          <w:lang w:eastAsia="zh-CN"/>
        </w:rPr>
        <w:t>s</w:t>
      </w:r>
      <w:r w:rsidRPr="0024564F">
        <w:rPr>
          <w:lang w:eastAsia="zh-CN"/>
        </w:rPr>
        <w:t xml:space="preserve">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878327"/>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64F89BD6">
            <wp:extent cx="3448800" cy="18576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3448800" cy="1857600"/>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307F5EEC" w:rsidR="0024564F" w:rsidRPr="0024564F" w:rsidRDefault="0024564F" w:rsidP="0024564F">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878328"/>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3A69255" w:rsidR="0024564F" w:rsidRPr="0024564F" w:rsidRDefault="0024564F" w:rsidP="00DC1736">
      <w:pPr>
        <w:pStyle w:val="a0"/>
        <w:numPr>
          <w:ilvl w:val="0"/>
          <w:numId w:val="9"/>
        </w:numPr>
      </w:pPr>
      <w:r w:rsidRPr="00EF3BFF">
        <w:rPr>
          <w:b/>
          <w:bCs/>
        </w:rPr>
        <w:t>Custom functions:</w:t>
      </w:r>
      <w:r w:rsidRPr="0024564F">
        <w:t> </w:t>
      </w:r>
      <w:r w:rsidR="009570A5" w:rsidRPr="009570A5">
        <w:t>Including sensitive information detection and NER</w:t>
      </w:r>
      <w:r w:rsidR="009570A5">
        <w:rPr>
          <w:rFonts w:hint="eastAsia"/>
          <w:lang w:eastAsia="zh-CN"/>
        </w:rPr>
        <w:t>.</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878329"/>
      <w:r>
        <w:rPr>
          <w:lang w:eastAsia="zh-CN"/>
        </w:rPr>
        <w:t>Function Layer</w:t>
      </w:r>
      <w:bookmarkEnd w:id="12"/>
    </w:p>
    <w:p w14:paraId="5E47D2F6" w14:textId="1319E077"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w:t>
      </w:r>
      <w:r w:rsidR="00D53FC8">
        <w:rPr>
          <w:rFonts w:hint="eastAsia"/>
          <w:lang w:eastAsia="zh-CN"/>
        </w:rPr>
        <w:t>seven</w:t>
      </w:r>
      <w:r w:rsidR="00D53FC8">
        <w:rPr>
          <w:lang w:eastAsia="zh-CN"/>
        </w:rPr>
        <w:t xml:space="preserve"> </w:t>
      </w:r>
      <w:r w:rsidR="004B3536" w:rsidRPr="004B3536">
        <w:t>parts</w:t>
      </w:r>
      <w:r w:rsidR="00D53FC8">
        <w:rPr>
          <w:rFonts w:hint="eastAsia"/>
          <w:lang w:eastAsia="zh-CN"/>
        </w:rPr>
        <w:t>: Basic Function, Send Post, Information Detection, Read Post, Decrypt Post, Comment Post,</w:t>
      </w:r>
      <w:r w:rsidR="0021274F" w:rsidRPr="00B30926">
        <w:t xml:space="preserve"> and </w:t>
      </w:r>
      <w:r w:rsidR="0021274F">
        <w:t>S</w:t>
      </w:r>
      <w:r w:rsidR="0021274F" w:rsidRPr="00B30926">
        <w:t xml:space="preserve">earch </w:t>
      </w:r>
      <w:r w:rsidR="0021274F">
        <w:t>P</w:t>
      </w:r>
      <w:r w:rsidR="0021274F" w:rsidRPr="00B30926">
        <w:t>ost.</w:t>
      </w:r>
    </w:p>
    <w:p w14:paraId="7BB64BFF" w14:textId="6D707CE8" w:rsidR="004B3536" w:rsidRDefault="004B3536" w:rsidP="004B3536">
      <w:pPr>
        <w:pStyle w:val="3"/>
        <w:rPr>
          <w:rFonts w:ascii="Century Schoolbook" w:hAnsi="Century Schoolbook"/>
          <w:color w:val="auto"/>
          <w:sz w:val="24"/>
          <w:szCs w:val="24"/>
        </w:rPr>
      </w:pPr>
      <w:bookmarkStart w:id="13" w:name="_Toc89878330"/>
      <w:r>
        <w:rPr>
          <w:rFonts w:ascii="Century Schoolbook" w:hAnsi="Century Schoolbook"/>
          <w:color w:val="auto"/>
          <w:sz w:val="24"/>
          <w:szCs w:val="24"/>
        </w:rPr>
        <w:t>Basic Function</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0C242F8D" w:rsidR="004B3536" w:rsidRDefault="004B3536" w:rsidP="004B3536">
      <w:pPr>
        <w:pStyle w:val="3"/>
        <w:rPr>
          <w:rFonts w:ascii="Century Schoolbook" w:hAnsi="Century Schoolbook"/>
          <w:color w:val="auto"/>
          <w:sz w:val="24"/>
          <w:szCs w:val="24"/>
        </w:rPr>
      </w:pPr>
      <w:bookmarkStart w:id="14" w:name="_Toc89878331"/>
      <w:r>
        <w:rPr>
          <w:rFonts w:ascii="Century Schoolbook" w:hAnsi="Century Schoolbook"/>
          <w:color w:val="auto"/>
          <w:sz w:val="24"/>
          <w:szCs w:val="24"/>
        </w:rPr>
        <w:t>Send Post</w:t>
      </w:r>
      <w:bookmarkEnd w:id="14"/>
    </w:p>
    <w:p w14:paraId="50EBE02E" w14:textId="62C4FAD6"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color w:val="auto"/>
          <w:sz w:val="24"/>
          <w:szCs w:val="24"/>
        </w:rPr>
      </w:pPr>
      <w:bookmarkStart w:id="15" w:name="_Toc89878332"/>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13635AC0"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w:t>
      </w:r>
      <w:r w:rsidR="009570A5">
        <w:t>posts</w:t>
      </w:r>
      <w:r w:rsidRPr="004B3536">
        <w:t xml:space="preserve">,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lastRenderedPageBreak/>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1035AFB4" w:rsidR="004B3536" w:rsidRPr="004B3536" w:rsidRDefault="004B3536" w:rsidP="004B3536">
      <w:r w:rsidRPr="004B3536">
        <w:t xml:space="preserve">The </w:t>
      </w:r>
      <w:r w:rsidR="00033227">
        <w:rPr>
          <w:rFonts w:hint="eastAsia"/>
          <w:lang w:eastAsia="zh-CN"/>
        </w:rPr>
        <w:t>scope</w:t>
      </w:r>
      <w:r w:rsidR="00033227">
        <w:rPr>
          <w:lang w:eastAsia="zh-CN"/>
        </w:rPr>
        <w:t xml:space="preserve"> of the </w:t>
      </w:r>
      <w:r w:rsidRPr="004B3536">
        <w:t>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652F9F16" w:rsid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6EF700A8" w14:textId="08AEF44D" w:rsidR="00AC7112" w:rsidRPr="004B3536" w:rsidRDefault="00AC7112" w:rsidP="004B3536">
      <w:pPr>
        <w:rPr>
          <w:lang w:eastAsia="zh-CN"/>
        </w:rPr>
      </w:pPr>
      <w:r w:rsidRPr="00AC7112">
        <w:rPr>
          <w:lang w:eastAsia="zh-CN"/>
        </w:rPr>
        <w:t xml:space="preserve">The above is a </w:t>
      </w:r>
      <w:r>
        <w:rPr>
          <w:rFonts w:hint="eastAsia"/>
          <w:lang w:eastAsia="zh-CN"/>
        </w:rPr>
        <w:t>reasonably</w:t>
      </w:r>
      <w:r w:rsidRPr="00AC7112">
        <w:rPr>
          <w:lang w:eastAsia="zh-CN"/>
        </w:rPr>
        <w:t xml:space="preserve"> sensitive information detection logic obtained after discussion with the tutor. However, the most </w:t>
      </w:r>
      <w:r>
        <w:rPr>
          <w:rFonts w:hint="eastAsia"/>
          <w:lang w:eastAsia="zh-CN"/>
        </w:rPr>
        <w:t>critical</w:t>
      </w:r>
      <w:r w:rsidRPr="00AC7112">
        <w:rPr>
          <w:lang w:eastAsia="zh-CN"/>
        </w:rPr>
        <w:t xml:space="preserve"> problem is </w:t>
      </w:r>
      <w:r>
        <w:rPr>
          <w:rFonts w:hint="eastAsia"/>
          <w:lang w:eastAsia="zh-CN"/>
        </w:rPr>
        <w:t>implementing</w:t>
      </w:r>
      <w:r w:rsidRPr="00AC7112">
        <w:rPr>
          <w:lang w:eastAsia="zh-CN"/>
        </w:rPr>
        <w:t xml:space="preserve"> it, which will be covered in Section5.2.3. This includes </w:t>
      </w:r>
      <w:r>
        <w:rPr>
          <w:rFonts w:hint="eastAsia"/>
          <w:lang w:eastAsia="zh-CN"/>
        </w:rPr>
        <w:t>training the model and applyin</w:t>
      </w:r>
      <w:r>
        <w:rPr>
          <w:lang w:eastAsia="zh-CN"/>
        </w:rPr>
        <w:t>g</w:t>
      </w:r>
      <w:r w:rsidRPr="00AC7112">
        <w:rPr>
          <w:lang w:eastAsia="zh-CN"/>
        </w:rPr>
        <w:t xml:space="preserve"> machine learning to JavaScript </w:t>
      </w:r>
      <w:r>
        <w:rPr>
          <w:rFonts w:hint="eastAsia"/>
          <w:lang w:eastAsia="zh-CN"/>
        </w:rPr>
        <w:t>projects</w:t>
      </w:r>
      <w:r w:rsidRPr="00AC7112">
        <w:rPr>
          <w:lang w:eastAsia="zh-CN"/>
        </w:rPr>
        <w:t xml:space="preserve">, which is one of the </w:t>
      </w:r>
      <w:r>
        <w:rPr>
          <w:rFonts w:hint="eastAsia"/>
          <w:lang w:eastAsia="zh-CN"/>
        </w:rPr>
        <w:t>most significan</w:t>
      </w:r>
      <w:r>
        <w:rPr>
          <w:lang w:eastAsia="zh-CN"/>
        </w:rPr>
        <w:t>t</w:t>
      </w:r>
      <w:r w:rsidRPr="00AC7112">
        <w:rPr>
          <w:lang w:eastAsia="zh-CN"/>
        </w:rPr>
        <w:t xml:space="preserve"> difficulties in implementing SafeTweet.</w:t>
      </w:r>
    </w:p>
    <w:p w14:paraId="14B53283" w14:textId="505BB8BA" w:rsidR="004B3536" w:rsidRDefault="004B3536" w:rsidP="004B3536">
      <w:pPr>
        <w:pStyle w:val="3"/>
        <w:rPr>
          <w:rFonts w:ascii="Century Schoolbook" w:hAnsi="Century Schoolbook"/>
          <w:color w:val="auto"/>
          <w:sz w:val="24"/>
          <w:szCs w:val="24"/>
        </w:rPr>
      </w:pPr>
      <w:bookmarkStart w:id="16" w:name="_Toc89878333"/>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0C656E10" w:rsidR="004B3536" w:rsidRDefault="004B3536" w:rsidP="004B3536">
      <w:pPr>
        <w:pStyle w:val="3"/>
        <w:rPr>
          <w:rFonts w:ascii="Century Schoolbook" w:hAnsi="Century Schoolbook"/>
          <w:color w:val="auto"/>
          <w:sz w:val="24"/>
          <w:szCs w:val="24"/>
        </w:rPr>
      </w:pPr>
      <w:bookmarkStart w:id="17" w:name="_Toc89878334"/>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2D3D3C20" w:rsidR="00B30926" w:rsidRDefault="00B30926" w:rsidP="00B30926">
      <w:r>
        <w:t xml:space="preserve">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w:t>
      </w:r>
      <w:r w:rsidR="00A719C1" w:rsidRPr="00A719C1">
        <w:rPr>
          <w:lang w:eastAsia="zh-CN"/>
        </w:rPr>
        <w:t xml:space="preserve">In addition to the simple prohibition of copying, the author came up with the idea of adding watermarks to the interface after a </w:t>
      </w:r>
      <w:r w:rsidR="00A719C1">
        <w:rPr>
          <w:lang w:eastAsia="zh-CN"/>
        </w:rPr>
        <w:t>simple</w:t>
      </w:r>
      <w:r w:rsidR="00A719C1" w:rsidRPr="00A719C1">
        <w:rPr>
          <w:lang w:eastAsia="zh-CN"/>
        </w:rPr>
        <w:t xml:space="preserve"> survey of people of all ages. </w:t>
      </w:r>
      <w:r w:rsidR="00A719C1">
        <w:rPr>
          <w:lang w:eastAsia="zh-CN"/>
        </w:rPr>
        <w:t>90% of people said they wouldn't share screenshots with their name and email watermarked in this survey</w:t>
      </w:r>
      <w:r w:rsidR="00A719C1" w:rsidRPr="00A719C1">
        <w:rPr>
          <w:lang w:eastAsia="zh-CN"/>
        </w:rPr>
        <w:t>.</w:t>
      </w:r>
      <w:r w:rsidR="009570A5">
        <w:t xml:space="preserve"> </w:t>
      </w:r>
      <w:r w:rsidR="00A719C1">
        <w:t>So, the scheme for avoiding spread is</w:t>
      </w:r>
      <w:r>
        <w:t>:</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2A3C1C8D" w:rsidR="00B30926" w:rsidRDefault="00B30926" w:rsidP="00B30926">
      <w:pPr>
        <w:pStyle w:val="3"/>
        <w:rPr>
          <w:rFonts w:ascii="Century Schoolbook" w:hAnsi="Century Schoolbook"/>
          <w:color w:val="auto"/>
          <w:sz w:val="24"/>
          <w:szCs w:val="24"/>
        </w:rPr>
      </w:pPr>
      <w:bookmarkStart w:id="18" w:name="_Toc89878335"/>
      <w:r>
        <w:rPr>
          <w:rFonts w:ascii="Century Schoolbook" w:hAnsi="Century Schoolbook"/>
          <w:color w:val="auto"/>
          <w:sz w:val="24"/>
          <w:szCs w:val="24"/>
          <w:lang w:eastAsia="zh-CN"/>
        </w:rPr>
        <w:lastRenderedPageBreak/>
        <w:t>Comment</w:t>
      </w:r>
      <w:r>
        <w:rPr>
          <w:rFonts w:ascii="Century Schoolbook" w:hAnsi="Century Schoolbook"/>
          <w:color w:val="auto"/>
          <w:sz w:val="24"/>
          <w:szCs w:val="24"/>
        </w:rPr>
        <w:t xml:space="preserve"> Post</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5F2024AA" w:rsidR="00B30926" w:rsidRDefault="00B30926" w:rsidP="00B30926">
      <w:pPr>
        <w:pStyle w:val="3"/>
        <w:rPr>
          <w:rFonts w:ascii="Century Schoolbook" w:hAnsi="Century Schoolbook"/>
          <w:color w:val="auto"/>
          <w:sz w:val="24"/>
          <w:szCs w:val="24"/>
        </w:rPr>
      </w:pPr>
      <w:bookmarkStart w:id="19" w:name="_Toc89878336"/>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878337"/>
      <w:r>
        <w:rPr>
          <w:lang w:eastAsia="zh-CN"/>
        </w:rPr>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878338"/>
      <w:r>
        <w:rPr>
          <w:lang w:eastAsia="zh-CN"/>
        </w:rPr>
        <w:lastRenderedPageBreak/>
        <w:t>Implementation</w:t>
      </w:r>
      <w:bookmarkEnd w:id="21"/>
    </w:p>
    <w:p w14:paraId="0A577EB4" w14:textId="517F9429" w:rsidR="00707C47" w:rsidRPr="0024564F" w:rsidRDefault="00A719C1" w:rsidP="0024564F">
      <w:r w:rsidRPr="00B30926">
        <w:t xml:space="preserve">This chapter mainly introduces </w:t>
      </w:r>
      <w:r>
        <w:t>essential</w:t>
      </w:r>
      <w:r w:rsidRPr="00B30926">
        <w:t xml:space="preserve"> parts of </w:t>
      </w:r>
      <w:r>
        <w:t xml:space="preserve">the </w:t>
      </w:r>
      <w:r w:rsidRPr="00B30926">
        <w:t xml:space="preserve">building </w:t>
      </w:r>
      <w:r>
        <w:t>and</w:t>
      </w:r>
      <w:r w:rsidRPr="00B30926">
        <w:t xml:space="preserve"> the challenges encountered and solutions.</w:t>
      </w:r>
      <w:r w:rsidR="00707C47" w:rsidRPr="00707C47">
        <w:t xml:space="preserve"> In order to explain the implementation process more clearly, this chapter </w:t>
      </w:r>
      <w:r w:rsidR="001B07C7">
        <w:t>presents</w:t>
      </w:r>
      <w:r w:rsidR="00707C47" w:rsidRPr="00707C47">
        <w:t xml:space="preserve"> the </w:t>
      </w:r>
      <w:r w:rsidR="001B07C7">
        <w:t>performance</w:t>
      </w:r>
      <w:r w:rsidR="00707C47" w:rsidRPr="00707C47">
        <w:t xml:space="preserve"> in the same order as the sequence of system development. Firstly, the author introduces the construction of the database</w:t>
      </w:r>
      <w:r w:rsidR="00033227">
        <w:t xml:space="preserve"> (</w:t>
      </w:r>
      <w:r w:rsidR="00707C47" w:rsidRPr="00707C47">
        <w:t>Section 5.1</w:t>
      </w:r>
      <w:r w:rsidR="00033227">
        <w:t xml:space="preserve">), </w:t>
      </w:r>
      <w:r w:rsidR="00707C47" w:rsidRPr="00707C47">
        <w:t>then the development of the function</w:t>
      </w:r>
      <w:r w:rsidR="00033227">
        <w:t xml:space="preserve"> (</w:t>
      </w:r>
      <w:r w:rsidR="00707C47" w:rsidRPr="00707C47">
        <w:t>Section 5.2</w:t>
      </w:r>
      <w:r w:rsidR="00033227">
        <w:t>)</w:t>
      </w:r>
      <w:r w:rsidR="00707C47" w:rsidRPr="00707C47">
        <w:t xml:space="preserve">. The function section includes </w:t>
      </w:r>
      <w:r w:rsidR="00033227">
        <w:t>four</w:t>
      </w:r>
      <w:r w:rsidR="00707C47" w:rsidRPr="00707C47">
        <w:t xml:space="preserve"> challenging modules, Basic function, Send </w:t>
      </w:r>
      <w:r w:rsidR="00033227">
        <w:t>P</w:t>
      </w:r>
      <w:r w:rsidR="00707C47" w:rsidRPr="00707C47">
        <w:t>ost</w:t>
      </w:r>
      <w:r w:rsidR="00EF782E">
        <w:t xml:space="preserve">, </w:t>
      </w:r>
      <w:r w:rsidR="00033227">
        <w:rPr>
          <w:lang w:eastAsia="zh-CN"/>
        </w:rPr>
        <w:t>I</w:t>
      </w:r>
      <w:r w:rsidR="00EF782E">
        <w:rPr>
          <w:rFonts w:hint="eastAsia"/>
          <w:lang w:eastAsia="zh-CN"/>
        </w:rPr>
        <w:t>nformation</w:t>
      </w:r>
      <w:r w:rsidR="00EF782E">
        <w:rPr>
          <w:lang w:eastAsia="zh-CN"/>
        </w:rPr>
        <w:t xml:space="preserve"> </w:t>
      </w:r>
      <w:r w:rsidR="00033227">
        <w:rPr>
          <w:lang w:eastAsia="zh-CN"/>
        </w:rPr>
        <w:t>D</w:t>
      </w:r>
      <w:r w:rsidR="00EF782E">
        <w:rPr>
          <w:rFonts w:hint="eastAsia"/>
          <w:lang w:eastAsia="zh-CN"/>
        </w:rPr>
        <w:t>etection</w:t>
      </w:r>
      <w:r w:rsidR="00EF782E" w:rsidRPr="00707C47">
        <w:t xml:space="preserve"> </w:t>
      </w:r>
      <w:r w:rsidR="00EF782E">
        <w:t xml:space="preserve">and </w:t>
      </w:r>
      <w:r w:rsidR="00707C47" w:rsidRPr="00707C47">
        <w:t xml:space="preserve">Read </w:t>
      </w:r>
      <w:r w:rsidR="00033227">
        <w:t>P</w:t>
      </w:r>
      <w:r w:rsidR="00707C47" w:rsidRPr="00707C47">
        <w:t>ost module.</w:t>
      </w:r>
    </w:p>
    <w:p w14:paraId="52319198" w14:textId="70278F82" w:rsidR="0024564F" w:rsidRDefault="0024564F" w:rsidP="0024564F">
      <w:pPr>
        <w:pStyle w:val="2"/>
        <w:rPr>
          <w:lang w:eastAsia="zh-CN"/>
        </w:rPr>
      </w:pPr>
      <w:bookmarkStart w:id="22" w:name="_Toc89878339"/>
      <w:r>
        <w:rPr>
          <w:lang w:eastAsia="zh-CN"/>
        </w:rPr>
        <w:t>Database</w:t>
      </w:r>
      <w:bookmarkEnd w:id="22"/>
    </w:p>
    <w:p w14:paraId="201C5F9F" w14:textId="0BB7FE61"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715766">
          <w:rPr>
            <w:noProof/>
          </w:rPr>
          <w:t>20</w:t>
        </w:r>
      </w:hyperlink>
      <w:r w:rsidR="00826D47">
        <w:rPr>
          <w:noProof/>
        </w:rPr>
        <w:t>]</w:t>
      </w:r>
      <w:r w:rsidR="00826D47">
        <w:fldChar w:fldCharType="end"/>
      </w:r>
      <w:r w:rsidRPr="00B30926">
        <w:t xml:space="preserve">,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878340"/>
      <w:r>
        <w:rPr>
          <w:lang w:eastAsia="zh-CN"/>
        </w:rPr>
        <w:t>Function Layer</w:t>
      </w:r>
      <w:bookmarkEnd w:id="23"/>
    </w:p>
    <w:p w14:paraId="27B2F655" w14:textId="1D0F8A93" w:rsidR="00B30926" w:rsidRPr="0024564F" w:rsidRDefault="001B07C7" w:rsidP="0024564F">
      <w:r>
        <w:t xml:space="preserve">The </w:t>
      </w:r>
      <w:proofErr w:type="spellStart"/>
      <w:r>
        <w:t>vue</w:t>
      </w:r>
      <w:proofErr w:type="spellEnd"/>
      <w:r>
        <w:t xml:space="preserve"> </w:t>
      </w:r>
      <w:proofErr w:type="spellStart"/>
      <w:r>
        <w:t>realises</w:t>
      </w:r>
      <w:proofErr w:type="spellEnd"/>
      <w:r>
        <w:t xml:space="preserve"> the front-end,</w:t>
      </w:r>
      <w:r w:rsidR="00B30926" w:rsidRPr="00B30926">
        <w:t xml:space="preserve"> and the back-end is developed by Node.js. Introduce the modules following the sequence of function requirements: </w:t>
      </w:r>
      <w:r w:rsidR="00B13CA0">
        <w:t>B</w:t>
      </w:r>
      <w:r w:rsidR="00B30926" w:rsidRPr="00B30926">
        <w:t xml:space="preserve">asic </w:t>
      </w:r>
      <w:r w:rsidR="00B13CA0">
        <w:t>F</w:t>
      </w:r>
      <w:r w:rsidR="00B30926" w:rsidRPr="00B30926">
        <w:t xml:space="preserve">unction, </w:t>
      </w:r>
      <w:r w:rsidR="00B13CA0">
        <w:t>S</w:t>
      </w:r>
      <w:r w:rsidR="00B30926" w:rsidRPr="00B30926">
        <w:t xml:space="preserve">end </w:t>
      </w:r>
      <w:r w:rsidR="00B13CA0">
        <w:t>P</w:t>
      </w:r>
      <w:r w:rsidR="00B30926" w:rsidRPr="00B30926">
        <w:t xml:space="preserve">ost, </w:t>
      </w:r>
      <w:r w:rsidR="00B13CA0">
        <w:t>Information Detection, R</w:t>
      </w:r>
      <w:r w:rsidR="00B30926" w:rsidRPr="00B30926">
        <w:t xml:space="preserve">ead </w:t>
      </w:r>
      <w:r w:rsidR="00B13CA0">
        <w:t>P</w:t>
      </w:r>
      <w:r w:rsidR="00B30926" w:rsidRPr="00B30926">
        <w:t xml:space="preserve">ost, </w:t>
      </w:r>
      <w:r w:rsidR="00B13CA0">
        <w:t>D</w:t>
      </w:r>
      <w:r w:rsidR="00B30926" w:rsidRPr="00B30926">
        <w:t xml:space="preserve">ecrypt </w:t>
      </w:r>
      <w:r w:rsidR="00B13CA0">
        <w:t>P</w:t>
      </w:r>
      <w:r w:rsidR="00B30926" w:rsidRPr="00B30926">
        <w:t xml:space="preserve">ost, </w:t>
      </w:r>
      <w:r w:rsidR="00B13CA0">
        <w:t>C</w:t>
      </w:r>
      <w:r w:rsidR="00B30926" w:rsidRPr="00B30926">
        <w:t xml:space="preserve">omment </w:t>
      </w:r>
      <w:r w:rsidR="00B13CA0">
        <w:t>P</w:t>
      </w:r>
      <w:r w:rsidR="00B30926" w:rsidRPr="00B30926">
        <w:t xml:space="preserve">ost and </w:t>
      </w:r>
      <w:r w:rsidR="00B13CA0">
        <w:t>S</w:t>
      </w:r>
      <w:r w:rsidR="00B30926" w:rsidRPr="00B30926">
        <w:t xml:space="preserve">earch </w:t>
      </w:r>
      <w:r w:rsidR="00B13CA0">
        <w:t>P</w:t>
      </w:r>
      <w:r w:rsidR="00B30926" w:rsidRPr="00B30926">
        <w:t>ost.</w:t>
      </w:r>
    </w:p>
    <w:p w14:paraId="142DC04F" w14:textId="0F74B849" w:rsidR="00D947DA" w:rsidRDefault="004B3536" w:rsidP="00D947DA">
      <w:pPr>
        <w:pStyle w:val="3"/>
        <w:rPr>
          <w:rFonts w:ascii="Century Schoolbook" w:hAnsi="Century Schoolbook"/>
          <w:color w:val="auto"/>
          <w:sz w:val="24"/>
          <w:szCs w:val="24"/>
        </w:rPr>
      </w:pPr>
      <w:bookmarkStart w:id="24" w:name="_Toc89878341"/>
      <w:r>
        <w:rPr>
          <w:rFonts w:ascii="Century Schoolbook" w:hAnsi="Century Schoolbook"/>
          <w:color w:val="auto"/>
          <w:sz w:val="24"/>
          <w:szCs w:val="24"/>
        </w:rPr>
        <w:t>Basic Function</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878342"/>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DD5693B" w:rsidR="00B30926" w:rsidRDefault="00B30926" w:rsidP="00B30926">
      <w:r>
        <w:t xml:space="preserve">The </w:t>
      </w:r>
      <w:r w:rsidR="00B13CA0">
        <w:t>B</w:t>
      </w:r>
      <w:r>
        <w:t xml:space="preserve">asic </w:t>
      </w:r>
      <w:r w:rsidR="00B13CA0">
        <w:t>F</w:t>
      </w:r>
      <w:r>
        <w:t>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715766">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715766">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584E8C31" w:rsidR="0084208C" w:rsidRDefault="0084208C" w:rsidP="0084208C">
      <w:r>
        <w:t>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715766">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lastRenderedPageBreak/>
        <w:drawing>
          <wp:inline distT="0" distB="0" distL="0" distR="0" wp14:anchorId="78846B87" wp14:editId="52890C65">
            <wp:extent cx="3726000" cy="928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26000" cy="928800"/>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878343"/>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40609D6E">
            <wp:extent cx="4392000" cy="22968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392000" cy="2296800"/>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39C66AAE"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715766">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715766">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325268E4" w14:textId="5A9845DA" w:rsidR="00692009" w:rsidRDefault="00692009" w:rsidP="00692009">
      <w:pPr>
        <w:pStyle w:val="4"/>
        <w:rPr>
          <w:rFonts w:ascii="Century Schoolbook" w:hAnsi="Century Schoolbook"/>
          <w:i w:val="0"/>
          <w:iCs w:val="0"/>
          <w:color w:val="auto"/>
          <w:lang w:eastAsia="zh-CN"/>
        </w:rPr>
      </w:pPr>
      <w:bookmarkStart w:id="27" w:name="_Toc89878344"/>
      <w:r>
        <w:rPr>
          <w:rFonts w:ascii="Century Schoolbook" w:hAnsi="Century Schoolbook" w:hint="eastAsia"/>
          <w:i w:val="0"/>
          <w:iCs w:val="0"/>
          <w:color w:val="auto"/>
          <w:lang w:eastAsia="zh-CN"/>
        </w:rPr>
        <w:t>Request</w:t>
      </w:r>
      <w:r>
        <w:rPr>
          <w:rFonts w:ascii="Century Schoolbook" w:hAnsi="Century Schoolbook"/>
          <w:i w:val="0"/>
          <w:iCs w:val="0"/>
          <w:color w:val="auto"/>
          <w:lang w:eastAsia="zh-CN"/>
        </w:rPr>
        <w:t xml:space="preserve"> </w:t>
      </w:r>
      <w:r>
        <w:rPr>
          <w:rFonts w:ascii="Century Schoolbook" w:hAnsi="Century Schoolbook" w:hint="eastAsia"/>
          <w:i w:val="0"/>
          <w:iCs w:val="0"/>
          <w:color w:val="auto"/>
          <w:lang w:eastAsia="zh-CN"/>
        </w:rPr>
        <w:t>Method</w:t>
      </w:r>
      <w:bookmarkEnd w:id="27"/>
    </w:p>
    <w:p w14:paraId="1EBC9CDB" w14:textId="5CD32C73" w:rsidR="00275454" w:rsidRPr="00275454" w:rsidRDefault="00275454" w:rsidP="00275454">
      <w:pPr>
        <w:rPr>
          <w:lang w:eastAsia="zh-CN"/>
        </w:rPr>
      </w:pPr>
      <w:r w:rsidRPr="00275454">
        <w:rPr>
          <w:lang w:eastAsia="zh-CN"/>
        </w:rPr>
        <w:t xml:space="preserve">The front-end and back-end send requests mainly through JavaScript’s native jQuery ajax and the third-party library </w:t>
      </w:r>
      <w:r>
        <w:rPr>
          <w:rFonts w:hint="eastAsia"/>
          <w:lang w:eastAsia="zh-CN"/>
        </w:rPr>
        <w:t>Axios</w:t>
      </w:r>
      <w:r w:rsidRPr="00275454">
        <w:rPr>
          <w:lang w:eastAsia="zh-CN"/>
        </w:rPr>
        <w:t xml:space="preserve">. Ajax is already a mature and </w:t>
      </w:r>
      <w:proofErr w:type="spellStart"/>
      <w:r w:rsidR="00D53FC8">
        <w:rPr>
          <w:rFonts w:hint="eastAsia"/>
          <w:lang w:eastAsia="zh-CN"/>
        </w:rPr>
        <w:t>standardised</w:t>
      </w:r>
      <w:proofErr w:type="spellEnd"/>
      <w:r w:rsidRPr="00275454">
        <w:rPr>
          <w:lang w:eastAsia="zh-CN"/>
        </w:rPr>
        <w:t xml:space="preserve"> request method for communicating with the server without refreshing the entire page. However, its disadvantages are also </w:t>
      </w:r>
      <w:r w:rsidR="00D53FC8">
        <w:rPr>
          <w:rFonts w:hint="eastAsia"/>
          <w:lang w:eastAsia="zh-CN"/>
        </w:rPr>
        <w:t>apparent</w:t>
      </w:r>
      <w:r w:rsidR="00D53FC8">
        <w:rPr>
          <w:lang w:eastAsia="zh-CN"/>
        </w:rPr>
        <w:t>; the</w:t>
      </w:r>
      <w:r w:rsidRPr="00275454">
        <w:rPr>
          <w:lang w:eastAsia="zh-CN"/>
        </w:rPr>
        <w:t xml:space="preserve"> Web</w:t>
      </w:r>
      <w:r>
        <w:rPr>
          <w:lang w:eastAsia="zh-CN"/>
        </w:rPr>
        <w:t>-</w:t>
      </w:r>
      <w:r>
        <w:rPr>
          <w:rFonts w:hint="eastAsia"/>
          <w:lang w:eastAsia="zh-CN"/>
        </w:rPr>
        <w:t>side</w:t>
      </w:r>
      <w:r w:rsidRPr="00275454">
        <w:rPr>
          <w:lang w:eastAsia="zh-CN"/>
        </w:rPr>
        <w:t xml:space="preserve"> is vulnerable to attacks, such as SQL injection. Axios is a more powerful encapsulation of Ajax, running in both a browser and Node.js. Security is also </w:t>
      </w:r>
      <w:r w:rsidRPr="00275454">
        <w:rPr>
          <w:lang w:eastAsia="zh-CN"/>
        </w:rPr>
        <w:lastRenderedPageBreak/>
        <w:t xml:space="preserve">enhanced, and clients support protection against CSRF. Therefore, </w:t>
      </w:r>
      <w:r>
        <w:rPr>
          <w:rFonts w:hint="eastAsia"/>
          <w:lang w:eastAsia="zh-CN"/>
        </w:rPr>
        <w:t>Axios</w:t>
      </w:r>
      <w:r w:rsidRPr="00275454">
        <w:rPr>
          <w:lang w:eastAsia="zh-CN"/>
        </w:rPr>
        <w:t xml:space="preserve"> is chosen as the method of cross-domain request for this project.</w:t>
      </w:r>
    </w:p>
    <w:p w14:paraId="138DFC29" w14:textId="6340FC87" w:rsidR="0084208C" w:rsidRDefault="0084208C" w:rsidP="0084208C">
      <w:pPr>
        <w:pStyle w:val="3"/>
        <w:rPr>
          <w:rFonts w:ascii="Century Schoolbook" w:hAnsi="Century Schoolbook"/>
          <w:color w:val="auto"/>
          <w:sz w:val="24"/>
          <w:szCs w:val="24"/>
        </w:rPr>
      </w:pPr>
      <w:bookmarkStart w:id="28" w:name="_Toc89878345"/>
      <w:r>
        <w:rPr>
          <w:rFonts w:ascii="Century Schoolbook" w:hAnsi="Century Schoolbook"/>
          <w:color w:val="auto"/>
          <w:sz w:val="24"/>
          <w:szCs w:val="24"/>
        </w:rPr>
        <w:t>Send Post</w:t>
      </w:r>
      <w:bookmarkEnd w:id="28"/>
    </w:p>
    <w:p w14:paraId="59B1E773" w14:textId="19CC622F" w:rsidR="0084208C" w:rsidRDefault="0084208C" w:rsidP="0084208C">
      <w:pPr>
        <w:rPr>
          <w:lang w:eastAsia="zh-CN"/>
        </w:rPr>
      </w:pPr>
      <w:r>
        <w:t xml:space="preserve">Due to </w:t>
      </w:r>
      <w:r w:rsidR="001B07C7">
        <w:t>not finding</w:t>
      </w:r>
      <w:r>
        <w:t xml:space="preserve"> a suitable open-source rich text editor, </w:t>
      </w:r>
      <w:r w:rsidR="00D53FC8">
        <w:t xml:space="preserve">the </w:t>
      </w:r>
      <w:r w:rsidR="00D53FC8">
        <w:rPr>
          <w:rFonts w:hint="eastAsia"/>
          <w:lang w:eastAsia="zh-CN"/>
        </w:rPr>
        <w:t>author</w:t>
      </w:r>
      <w:r>
        <w:t xml:space="preserve"> developed a </w:t>
      </w:r>
      <w:r w:rsidR="00D53FC8">
        <w:t xml:space="preserve">simple </w:t>
      </w:r>
      <w:r>
        <w:t>text box. The text box contains four buttons for e</w:t>
      </w:r>
      <w:r w:rsidR="001B07C7">
        <w:t>mojis</w:t>
      </w:r>
      <w:r>
        <w:t>, anonymity, encryption and detection.</w:t>
      </w:r>
      <w:r w:rsidR="0062662C">
        <w:t xml:space="preserve"> </w:t>
      </w:r>
      <w:r w:rsidR="0062662C" w:rsidRPr="0062662C">
        <w:t xml:space="preserve">Since jQuery was not introduced in </w:t>
      </w:r>
      <w:proofErr w:type="spellStart"/>
      <w:r w:rsidR="0062662C">
        <w:rPr>
          <w:rFonts w:hint="eastAsia"/>
          <w:lang w:eastAsia="zh-CN"/>
        </w:rPr>
        <w:t>vue</w:t>
      </w:r>
      <w:proofErr w:type="spellEnd"/>
      <w:r w:rsidR="0062662C" w:rsidRPr="0062662C">
        <w:t xml:space="preserve">, the text editing box handles </w:t>
      </w:r>
      <w:r w:rsidR="0062662C">
        <w:t xml:space="preserve">the </w:t>
      </w:r>
      <w:r w:rsidR="0062662C" w:rsidRPr="0062662C">
        <w:t xml:space="preserve">bi-directional binding of content via the </w:t>
      </w:r>
      <w:r w:rsidR="0062662C" w:rsidRPr="0062662C">
        <w:rPr>
          <w:i/>
          <w:iCs/>
        </w:rPr>
        <w:t>v-model</w:t>
      </w:r>
      <w:r w:rsidR="0062662C" w:rsidRPr="0062662C">
        <w:t>.</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6BE294D6">
            <wp:extent cx="3247200" cy="11232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47200" cy="1123200"/>
                    </a:xfrm>
                    <a:prstGeom prst="rect">
                      <a:avLst/>
                    </a:prstGeom>
                  </pic:spPr>
                </pic:pic>
              </a:graphicData>
            </a:graphic>
          </wp:inline>
        </w:drawing>
      </w:r>
    </w:p>
    <w:p w14:paraId="6D9E3C48" w14:textId="2C61B02E" w:rsid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3AB09E71" w14:textId="5BAB7433" w:rsidR="00D85B52" w:rsidRPr="00D85B52" w:rsidRDefault="00D85B52" w:rsidP="00D85B52">
      <w:r w:rsidRPr="00D85B52">
        <w:rPr>
          <w:rFonts w:hint="eastAsia"/>
          <w:b/>
          <w:bCs/>
          <w:lang w:eastAsia="zh-CN"/>
        </w:rPr>
        <w:t>Emoji</w:t>
      </w:r>
      <w:r w:rsidRPr="00D85B52">
        <w:rPr>
          <w:b/>
          <w:bCs/>
          <w:lang w:eastAsia="zh-CN"/>
        </w:rPr>
        <w:t xml:space="preserve"> </w:t>
      </w:r>
      <w:r w:rsidRPr="00D85B52">
        <w:rPr>
          <w:rFonts w:hint="eastAsia"/>
          <w:b/>
          <w:bCs/>
          <w:lang w:eastAsia="zh-CN"/>
        </w:rPr>
        <w:t>button</w:t>
      </w:r>
      <w:r w:rsidRPr="00D85B52">
        <w:rPr>
          <w:b/>
          <w:bCs/>
          <w:lang w:eastAsia="zh-CN"/>
        </w:rPr>
        <w:t>:</w:t>
      </w:r>
      <w:r>
        <w:rPr>
          <w:b/>
          <w:bCs/>
          <w:lang w:eastAsia="zh-CN"/>
        </w:rPr>
        <w:t xml:space="preserve"> </w:t>
      </w:r>
      <w:r w:rsidRPr="00D85B52">
        <w:rPr>
          <w:lang w:eastAsia="zh-CN"/>
        </w:rPr>
        <w:t xml:space="preserve">Vue-emoji-picker is used after comparing multiple emoji packages, which is a highly </w:t>
      </w:r>
      <w:proofErr w:type="spellStart"/>
      <w:r w:rsidR="0062662C">
        <w:rPr>
          <w:rFonts w:hint="eastAsia"/>
          <w:lang w:eastAsia="zh-CN"/>
        </w:rPr>
        <w:t>customisable</w:t>
      </w:r>
      <w:proofErr w:type="spellEnd"/>
      <w:r w:rsidRPr="00D85B52">
        <w:rPr>
          <w:lang w:eastAsia="zh-CN"/>
        </w:rPr>
        <w:t xml:space="preserve"> plug-in. Use </w:t>
      </w:r>
      <w:r w:rsidRPr="0062662C">
        <w:rPr>
          <w:i/>
          <w:iCs/>
          <w:lang w:eastAsia="zh-CN"/>
        </w:rPr>
        <w:t>v-show</w:t>
      </w:r>
      <w:r w:rsidRPr="00D85B52">
        <w:rPr>
          <w:lang w:eastAsia="zh-CN"/>
        </w:rPr>
        <w:t xml:space="preserve"> to control its display and hiding. Reposition the cursor after each insert.</w:t>
      </w:r>
    </w:p>
    <w:p w14:paraId="0C5D7D10" w14:textId="62D69EC7" w:rsidR="0084208C" w:rsidRDefault="0084208C" w:rsidP="0084208C">
      <w:pPr>
        <w:rPr>
          <w:lang w:eastAsia="zh-CN"/>
        </w:rPr>
      </w:pPr>
      <w:r w:rsidRPr="00F70018">
        <w:rPr>
          <w:b/>
          <w:bCs/>
        </w:rPr>
        <w:t>Anonymous button</w:t>
      </w:r>
      <w:r w:rsidR="00FE7B18" w:rsidRPr="00F70018">
        <w:rPr>
          <w:rFonts w:hint="eastAsia"/>
          <w:b/>
          <w:bCs/>
        </w:rPr>
        <w:t>:</w:t>
      </w:r>
      <w:r w:rsidR="00FE7B18" w:rsidRPr="00F70018">
        <w:rPr>
          <w:b/>
          <w:bCs/>
        </w:rPr>
        <w:t xml:space="preserve"> </w:t>
      </w:r>
      <w:r w:rsidR="0062662C" w:rsidRPr="0062662C">
        <w:t xml:space="preserve">Verify that the user is anonymous by using </w:t>
      </w:r>
      <w:r w:rsidR="0062662C" w:rsidRPr="0062662C">
        <w:rPr>
          <w:i/>
          <w:iCs/>
        </w:rPr>
        <w:t>v-if</w:t>
      </w:r>
      <w:r w:rsidR="0062662C" w:rsidRPr="0062662C">
        <w:t xml:space="preserve"> in </w:t>
      </w:r>
      <w:proofErr w:type="spellStart"/>
      <w:r w:rsidR="0062662C">
        <w:t>vue</w:t>
      </w:r>
      <w:proofErr w:type="spellEnd"/>
      <w:r w:rsidR="0062662C" w:rsidRPr="0062662C">
        <w:t xml:space="preserve">. Default to non-anonymous and set the initial value of "privacy" to </w:t>
      </w:r>
      <w:r w:rsidR="0062662C">
        <w:t>F</w:t>
      </w:r>
      <w:r w:rsidR="0062662C" w:rsidRPr="0062662C">
        <w:t xml:space="preserve">alse in the data source. If the user chooses anonymity, </w:t>
      </w:r>
      <w:r w:rsidR="0062662C" w:rsidRPr="0062662C">
        <w:rPr>
          <w:i/>
          <w:iCs/>
        </w:rPr>
        <w:t>v-if</w:t>
      </w:r>
      <w:r w:rsidR="0062662C" w:rsidRPr="0062662C">
        <w:t xml:space="preserve"> changes the "privacy" to </w:t>
      </w:r>
      <w:r w:rsidR="0062662C">
        <w:rPr>
          <w:rFonts w:hint="eastAsia"/>
          <w:lang w:eastAsia="zh-CN"/>
        </w:rPr>
        <w:t>T</w:t>
      </w:r>
      <w:r w:rsidR="0062662C" w:rsidRPr="0062662C">
        <w:t xml:space="preserve">rue. </w:t>
      </w:r>
      <w:r w:rsidR="0062662C">
        <w:t>The system will hide the user's name and profile picture</w:t>
      </w:r>
      <w:r w:rsidR="0062662C" w:rsidRPr="0062662C">
        <w:t>.</w:t>
      </w:r>
      <w:r>
        <w:t xml:space="preserve"> </w:t>
      </w:r>
    </w:p>
    <w:p w14:paraId="29761404" w14:textId="45B067F2"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rsidR="0062662C">
        <w:rPr>
          <w:rFonts w:hint="eastAsia"/>
          <w:i/>
          <w:iCs/>
          <w:lang w:eastAsia="zh-CN"/>
        </w:rPr>
        <w:t>v</w:t>
      </w:r>
      <w:r w:rsidR="0062662C" w:rsidRPr="0062662C">
        <w:rPr>
          <w:i/>
          <w:iCs/>
        </w:rPr>
        <w:t>-if</w:t>
      </w:r>
      <w:r w:rsidR="0062662C" w:rsidRPr="0062662C">
        <w:t xml:space="preserve"> is also used to determine, and when the user</w:t>
      </w:r>
      <w:r w:rsidR="0062662C">
        <w:t>s</w:t>
      </w:r>
      <w:r w:rsidR="0062662C" w:rsidRPr="0062662C">
        <w:t xml:space="preserve"> </w:t>
      </w:r>
      <w:r w:rsidR="00685C19">
        <w:t>choose</w:t>
      </w:r>
      <w:r w:rsidR="0062662C" w:rsidRPr="0062662C">
        <w:t xml:space="preserve"> encryption, it will automatically </w:t>
      </w:r>
      <w:proofErr w:type="spellStart"/>
      <w:r w:rsidR="0062662C">
        <w:t>anonymise</w:t>
      </w:r>
      <w:proofErr w:type="spellEnd"/>
      <w:r w:rsidR="0062662C">
        <w:t xml:space="preserve"> </w:t>
      </w:r>
      <w:r w:rsidR="0062662C">
        <w:rPr>
          <w:lang w:eastAsia="zh-CN"/>
        </w:rPr>
        <w:t>users</w:t>
      </w:r>
      <w:r w:rsidR="0062662C" w:rsidRPr="0062662C">
        <w:t>.</w:t>
      </w:r>
      <w:r w:rsidR="0062662C">
        <w:rPr>
          <w:b/>
          <w:bCs/>
        </w:rPr>
        <w:t xml:space="preserve"> </w:t>
      </w:r>
      <w:r w:rsidR="00685C19">
        <w:t>The</w:t>
      </w:r>
      <w:r w:rsidR="00826D47" w:rsidRPr="00826D47">
        <w:t xml:space="preserve"> encrypt</w:t>
      </w:r>
      <w:r w:rsidR="00685C19">
        <w:t xml:space="preserve"> function</w:t>
      </w:r>
      <w:r w:rsidR="00826D47" w:rsidRPr="00826D47">
        <w:t xml:space="preserve"> </w:t>
      </w:r>
      <w:r w:rsidR="00D53FC8">
        <w:t xml:space="preserve">does not </w:t>
      </w:r>
      <w:r w:rsidR="00685C19">
        <w:t>in order to prohibit</w:t>
      </w:r>
      <w:r w:rsidR="00D53FC8">
        <w:t xml:space="preserve"> people </w:t>
      </w:r>
      <w:r w:rsidR="00685C19">
        <w:t>from reading</w:t>
      </w:r>
      <w:r w:rsidR="00D53FC8">
        <w:t xml:space="preserve"> the plaintext, </w:t>
      </w:r>
      <w:r w:rsidR="00685C19">
        <w:t>i</w:t>
      </w:r>
      <w:r w:rsidR="00826D47">
        <w:t>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t>
      </w:r>
      <w:r w:rsidR="00826D47" w:rsidRPr="00826D47">
        <w:t xml:space="preserve">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715766">
          <w:rPr>
            <w:noProof/>
          </w:rPr>
          <w:t>26</w:t>
        </w:r>
      </w:hyperlink>
      <w:r w:rsidR="00C40C97">
        <w:rPr>
          <w:noProof/>
        </w:rPr>
        <w:t>]</w:t>
      </w:r>
      <w:r w:rsidR="00C40C97">
        <w:fldChar w:fldCharType="end"/>
      </w:r>
      <w:r w:rsidR="00826D47" w:rsidRPr="00826D47">
        <w:t>.</w:t>
      </w:r>
    </w:p>
    <w:p w14:paraId="119B2B8C" w14:textId="5D876D97" w:rsidR="0084208C" w:rsidRDefault="0084208C" w:rsidP="0084208C">
      <w:pPr>
        <w:rPr>
          <w:lang w:eastAsia="zh-CN"/>
        </w:rPr>
      </w:pPr>
      <w:r w:rsidRPr="00F70018">
        <w:rPr>
          <w:b/>
          <w:bCs/>
        </w:rPr>
        <w:t>Check button</w:t>
      </w:r>
      <w:r w:rsidR="00FE7B18" w:rsidRPr="00F70018">
        <w:rPr>
          <w:rFonts w:hint="eastAsia"/>
          <w:b/>
          <w:bCs/>
        </w:rPr>
        <w:t>:</w:t>
      </w:r>
      <w:r w:rsidR="00FE7B18">
        <w:t xml:space="preserve"> </w:t>
      </w:r>
      <w:r w:rsidR="00EC3199">
        <w:rPr>
          <w:rFonts w:hint="eastAsia"/>
          <w:lang w:eastAsia="zh-CN"/>
        </w:rPr>
        <w:t>Inf</w:t>
      </w:r>
      <w:r w:rsidR="00EC3199">
        <w:rPr>
          <w:lang w:eastAsia="zh-CN"/>
        </w:rPr>
        <w:t>ormation detection.</w:t>
      </w:r>
    </w:p>
    <w:p w14:paraId="37C7E6DD" w14:textId="5784213C" w:rsidR="00EF782E" w:rsidRPr="00EF782E" w:rsidRDefault="00EF782E" w:rsidP="0084208C">
      <w:pPr>
        <w:pStyle w:val="3"/>
        <w:rPr>
          <w:rFonts w:ascii="Century Schoolbook" w:hAnsi="Century Schoolbook"/>
          <w:color w:val="auto"/>
          <w:sz w:val="24"/>
          <w:szCs w:val="24"/>
        </w:rPr>
      </w:pPr>
      <w:bookmarkStart w:id="29" w:name="_Toc89878346"/>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9"/>
    </w:p>
    <w:p w14:paraId="280AB6B5" w14:textId="529EA0F1" w:rsidR="0084208C" w:rsidRDefault="001B07C7" w:rsidP="0084208C">
      <w:r>
        <w:t xml:space="preserve">This section </w:t>
      </w:r>
      <w:r w:rsidR="00D53FC8">
        <w:t>detects</w:t>
      </w:r>
      <w:r w:rsidR="0084208C">
        <w:t xml:space="preserve"> sensitive information against text </w:t>
      </w:r>
      <w:r w:rsidR="00715766">
        <w:t>analysis</w:t>
      </w:r>
      <w:r w:rsidR="00FE7B18">
        <w:t>;</w:t>
      </w:r>
      <w:r w:rsidR="0084208C">
        <w:t xml:space="preserve"> hence</w:t>
      </w:r>
      <w:r w:rsidR="00173B78">
        <w:rPr>
          <w:rFonts w:hint="eastAsia"/>
          <w:lang w:eastAsia="zh-CN"/>
        </w:rPr>
        <w:t xml:space="preserve">, </w:t>
      </w:r>
      <w:r w:rsidR="00715766">
        <w:rPr>
          <w:lang w:eastAsia="zh-CN"/>
        </w:rPr>
        <w:t>the author</w:t>
      </w:r>
      <w:r w:rsidR="00173B78">
        <w:rPr>
          <w:rFonts w:hint="eastAsia"/>
          <w:lang w:eastAsia="zh-CN"/>
        </w:rPr>
        <w:t xml:space="preserve"> consider</w:t>
      </w:r>
      <w:r w:rsidR="00715766">
        <w:rPr>
          <w:lang w:eastAsia="zh-CN"/>
        </w:rPr>
        <w:t>s</w:t>
      </w:r>
      <w:r w:rsidR="00173B78">
        <w:rPr>
          <w:rFonts w:hint="eastAsia"/>
          <w:lang w:eastAsia="zh-CN"/>
        </w:rPr>
        <w:t xml:space="preserve">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6F35D022" w:rsidR="00FE7B18" w:rsidRDefault="00FE7B18" w:rsidP="00C40C97">
      <w:pPr>
        <w:spacing w:before="120"/>
      </w:pPr>
      <w:r>
        <w:lastRenderedPageBreak/>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 searching </w:t>
      </w:r>
      <w:r w:rsidR="00EC3199">
        <w:t>literatures</w:t>
      </w:r>
      <w:r>
        <w:t xml:space="preserve"> and </w:t>
      </w:r>
      <w:r w:rsidR="00EC3199">
        <w:t xml:space="preserve">my </w:t>
      </w:r>
      <w:r>
        <w:t xml:space="preserve">own understanding, </w:t>
      </w:r>
      <w:r w:rsidR="00EC3199">
        <w:t>I</w:t>
      </w:r>
      <w:r>
        <w:t xml:space="preserve"> chose keywords: "</w:t>
      </w:r>
      <w:r w:rsidR="00EC3199">
        <w:t>j</w:t>
      </w:r>
      <w:r>
        <w:t>ob", "work", "overtime", "boss", "employer", "colleague", "workmate", "salary", "wage", "income", "burnout", "</w:t>
      </w:r>
      <w:r w:rsidR="00EC3199">
        <w:t>e</w:t>
      </w:r>
      <w:r>
        <w:t xml:space="preserve">quality", "get fired" and "get the sack". </w:t>
      </w:r>
    </w:p>
    <w:p w14:paraId="6B7CB00C" w14:textId="6B6CCBCF" w:rsidR="00FE7B18" w:rsidRDefault="00FE7B18" w:rsidP="00DC1736">
      <w:pPr>
        <w:pStyle w:val="a0"/>
        <w:numPr>
          <w:ilvl w:val="0"/>
          <w:numId w:val="6"/>
        </w:numPr>
      </w:pPr>
      <w:r>
        <w:t>Crawler Data</w:t>
      </w:r>
    </w:p>
    <w:p w14:paraId="67FAB979" w14:textId="0B3DF241" w:rsidR="00FE7B18" w:rsidRDefault="00FE7B18" w:rsidP="00C40C97">
      <w:pPr>
        <w:spacing w:before="120"/>
      </w:pPr>
      <w:bookmarkStart w:id="30" w:name="OLE_LINK5"/>
      <w:bookmarkStart w:id="31"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rsidR="00EC3199">
        <w:t xml:space="preserve"> data</w:t>
      </w:r>
      <w:r>
        <w:t xml:space="preserve">. The former searches </w:t>
      </w:r>
      <w:r w:rsidR="00EC3199">
        <w:t>tweets within</w:t>
      </w:r>
      <w:r>
        <w:t xml:space="preserve"> </w:t>
      </w:r>
      <w:r w:rsidR="00EC3199">
        <w:t xml:space="preserve">the </w:t>
      </w:r>
      <w:r>
        <w:t xml:space="preserve">past seven days, while the latter </w:t>
      </w:r>
      <w:r w:rsidR="00EC3199">
        <w:t>has a wide range</w:t>
      </w:r>
      <w:r>
        <w:t xml:space="preserve">. </w:t>
      </w:r>
      <w:r w:rsidR="00E15C16">
        <w:t xml:space="preserve">To gain more </w:t>
      </w:r>
      <w:r w:rsidR="00EC3199">
        <w:rPr>
          <w:rFonts w:hint="eastAsia"/>
          <w:lang w:eastAsia="zh-CN"/>
        </w:rPr>
        <w:t>typical</w:t>
      </w:r>
      <w:r w:rsidR="00EC3199">
        <w:rPr>
          <w:lang w:eastAsia="zh-CN"/>
        </w:rPr>
        <w:t xml:space="preserve"> </w:t>
      </w:r>
      <w:r w:rsidR="00E15C16">
        <w:t xml:space="preserve">information, </w:t>
      </w:r>
      <w:r w:rsidR="00EC3199">
        <w:t>I</w:t>
      </w:r>
      <w:r w:rsidR="00E15C16">
        <w:t xml:space="preserve"> chose </w:t>
      </w:r>
      <w:r w:rsidR="00EC3199">
        <w:t>“search_all_tweets</w:t>
      </w:r>
      <w:r w:rsidR="00E15C16">
        <w:t xml:space="preserve"> for this project</w:t>
      </w:r>
      <w:r>
        <w:t>. Set the start time and end time of the search range between January 1, 20</w:t>
      </w:r>
      <w:r w:rsidR="00492AAE">
        <w:t>20</w:t>
      </w:r>
      <w:r>
        <w:t>, and October 1, 2021, to crawl 8000 pieces of data</w:t>
      </w:r>
      <w:r w:rsidR="00EC3199">
        <w:t xml:space="preserve"> from</w:t>
      </w:r>
      <w:r w:rsidR="00492AAE" w:rsidRPr="00492AAE">
        <w:t xml:space="preserve"> Postman and save the obtained .json file as </w:t>
      </w:r>
      <w:r w:rsidR="00E15C16">
        <w:t xml:space="preserve">a </w:t>
      </w:r>
      <w:r w:rsidR="00492AAE" w:rsidRPr="00492AAE">
        <w:t>.xlsx file for easy annotation.</w:t>
      </w:r>
    </w:p>
    <w:bookmarkEnd w:id="30"/>
    <w:bookmarkEnd w:id="31"/>
    <w:p w14:paraId="18AA53DD" w14:textId="038D3E97" w:rsidR="00FE7B18" w:rsidRDefault="00FE7B18" w:rsidP="00DC1736">
      <w:pPr>
        <w:pStyle w:val="a0"/>
        <w:numPr>
          <w:ilvl w:val="0"/>
          <w:numId w:val="6"/>
        </w:numPr>
      </w:pPr>
      <w:r>
        <w:t>Annotation data</w:t>
      </w:r>
    </w:p>
    <w:p w14:paraId="59601741" w14:textId="6283608F" w:rsidR="00FE7B18" w:rsidRDefault="00FE7B18" w:rsidP="00C40C97">
      <w:pPr>
        <w:spacing w:before="120"/>
      </w:pPr>
      <w:r>
        <w:t xml:space="preserve">Since a large number of tweets are non-sensitive, most of the non-sensitive data are filtered out after several rounds of screening to balance sensitive and non-sensitive data. After manual annotation, total obtain 800 valid data. Then randomly select 650 </w:t>
      </w:r>
      <w:r w:rsidR="00E15C16">
        <w:t>valuable</w:t>
      </w:r>
      <w:r>
        <w:t xml:space="preserve"> data and store them in excel. It contains </w:t>
      </w:r>
      <w:r w:rsidR="00C40C97">
        <w:t>280</w:t>
      </w:r>
      <w:r>
        <w:t xml:space="preserve"> sensitive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70900E1E" w:rsidR="00FE7B18" w:rsidRDefault="00FE7B18" w:rsidP="00C40C97">
      <w:pPr>
        <w:spacing w:before="120"/>
      </w:pPr>
      <w:r>
        <w:t xml:space="preserve">Data preprocessing includes determining the </w:t>
      </w:r>
      <w:r w:rsidR="00EC3199">
        <w:t xml:space="preserve">English </w:t>
      </w:r>
      <w:r>
        <w:t xml:space="preserve">string, removing punctuation, </w:t>
      </w:r>
      <w:r w:rsidR="00EC3199">
        <w:t>word stem</w:t>
      </w:r>
      <w:r>
        <w:t xml:space="preserve"> restoration, and filtering stop words. This step relies heavily on the nltk library, </w:t>
      </w:r>
      <w:r w:rsidR="00E15C16">
        <w:t>a</w:t>
      </w:r>
      <w:r>
        <w:t xml:space="preserve"> </w:t>
      </w:r>
      <w:r w:rsidR="00EC3199">
        <w:rPr>
          <w:rFonts w:hint="eastAsia"/>
          <w:lang w:eastAsia="zh-CN"/>
        </w:rPr>
        <w:t>Python</w:t>
      </w:r>
      <w:r w:rsidR="00EC3199">
        <w:rPr>
          <w:lang w:eastAsia="zh-CN"/>
        </w:rPr>
        <w:t xml:space="preserve"> </w:t>
      </w:r>
      <w:r>
        <w:t>Natural Language Toolkit</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715766">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rsidR="00E52C0D">
        <w:t>Firstly, r</w:t>
      </w:r>
      <w:r w:rsidR="00D53FC8">
        <w:t xml:space="preserve">egular filter all pure English strings </w:t>
      </w:r>
      <w:r w:rsidR="0016760C">
        <w:rPr>
          <w:rFonts w:hint="eastAsia"/>
          <w:lang w:eastAsia="zh-CN"/>
        </w:rPr>
        <w:t>and</w:t>
      </w:r>
      <w:r w:rsidR="0016760C">
        <w:rPr>
          <w:lang w:eastAsia="zh-CN"/>
        </w:rPr>
        <w:t xml:space="preserve"> </w:t>
      </w:r>
      <w:r w:rsidR="0016760C">
        <w:t xml:space="preserve">extract the </w:t>
      </w:r>
      <w:r>
        <w:t xml:space="preserve">word stem. </w:t>
      </w:r>
      <w:r w:rsidR="00E52C0D">
        <w:t xml:space="preserve">Then, all the punctuation would be removed. Besides, all the URLs, </w:t>
      </w:r>
      <w:r w:rsidR="00E52C0D">
        <w:rPr>
          <w:rFonts w:hint="eastAsia"/>
          <w:lang w:eastAsia="zh-CN"/>
        </w:rPr>
        <w:t>starting</w:t>
      </w:r>
      <w:r w:rsidR="00E52C0D">
        <w:t xml:space="preserve"> with “http”, are also </w:t>
      </w:r>
      <w:r w:rsidR="00E52C0D">
        <w:rPr>
          <w:rFonts w:hint="eastAsia"/>
          <w:lang w:eastAsia="zh-CN"/>
        </w:rPr>
        <w:t>deleted</w:t>
      </w:r>
      <w:r w:rsidR="00E52C0D">
        <w:t xml:space="preserve">. </w:t>
      </w:r>
      <w:r w:rsidR="00E52C0D">
        <w:rPr>
          <w:rFonts w:hint="eastAsia"/>
          <w:lang w:eastAsia="zh-CN"/>
        </w:rPr>
        <w:t>As</w:t>
      </w:r>
      <w:r w:rsidR="00E52C0D">
        <w:rPr>
          <w:lang w:eastAsia="zh-CN"/>
        </w:rPr>
        <w:t xml:space="preserve"> for </w:t>
      </w:r>
      <w:r>
        <w:t xml:space="preserve">the stop words, combine nltk's stop words table with the </w:t>
      </w:r>
      <w:r w:rsidR="00E52C0D">
        <w:t>stop words</w:t>
      </w:r>
      <w:r>
        <w:t xml:space="preserve"> I set to </w:t>
      </w:r>
      <w:r w:rsidR="00E52C0D">
        <w:t>remove</w:t>
      </w:r>
      <w:r>
        <w:t xml:space="preserve"> all the stop words in the valid data.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283A4D36" w:rsidR="00FE7B18" w:rsidRDefault="00FE7B18" w:rsidP="00C40C97">
      <w:pPr>
        <w:spacing w:before="120"/>
      </w:pPr>
      <w:r>
        <w:t xml:space="preserve">Usual text classification models include SVM, </w:t>
      </w:r>
      <w:r w:rsidR="00F42329" w:rsidRPr="00F42329">
        <w:t>K-</w:t>
      </w:r>
      <w:proofErr w:type="spellStart"/>
      <w:r w:rsidR="00F42329" w:rsidRPr="00F42329">
        <w:t>NearestNeighbour</w:t>
      </w:r>
      <w:proofErr w:type="spellEnd"/>
      <w:r w:rsidR="00F42329">
        <w:t xml:space="preserve"> </w:t>
      </w:r>
      <w:r w:rsidR="00F42329">
        <w:rPr>
          <w:lang w:eastAsia="zh-CN"/>
        </w:rPr>
        <w:t>(K-NN)</w:t>
      </w:r>
      <w:r>
        <w:t xml:space="preserve">, </w:t>
      </w:r>
      <w:r w:rsidR="00032020">
        <w:t>Naïve</w:t>
      </w:r>
      <w:r>
        <w:t xml:space="preserve"> Bayes, </w:t>
      </w:r>
      <w:r w:rsidR="00F3022E">
        <w:t>D</w:t>
      </w:r>
      <w:r>
        <w:t xml:space="preserve">ecision </w:t>
      </w:r>
      <w:r w:rsidR="00F3022E">
        <w:t>T</w:t>
      </w:r>
      <w:r>
        <w:t xml:space="preserve">ree, Adaboost and </w:t>
      </w:r>
      <w:r w:rsidR="00F3022E">
        <w:t>R</w:t>
      </w:r>
      <w:r>
        <w:t xml:space="preserve">andom </w:t>
      </w:r>
      <w:r w:rsidR="00F3022E">
        <w:t>F</w:t>
      </w:r>
      <w:r>
        <w:t>orest.</w:t>
      </w:r>
    </w:p>
    <w:p w14:paraId="13949A23" w14:textId="6334347C"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715766">
          <w:rPr>
            <w:noProof/>
          </w:rPr>
          <w:t>28</w:t>
        </w:r>
      </w:hyperlink>
      <w:r w:rsidR="00C40C97">
        <w:rPr>
          <w:noProof/>
        </w:rPr>
        <w:t>]</w:t>
      </w:r>
      <w:r w:rsidR="0016760C">
        <w:fldChar w:fldCharType="end"/>
      </w:r>
      <w:r>
        <w:t>. I use linear kernel and poly kernel to train the SVM model.</w:t>
      </w:r>
    </w:p>
    <w:p w14:paraId="7127D869" w14:textId="23D5DBE3" w:rsidR="00FE7B18" w:rsidRDefault="00F42329" w:rsidP="00FE7B18">
      <w:pPr>
        <w:spacing w:after="240"/>
      </w:pPr>
      <w:r>
        <w:rPr>
          <w:b/>
          <w:bCs/>
          <w:lang w:eastAsia="zh-CN"/>
        </w:rPr>
        <w:t>K-NN</w:t>
      </w:r>
      <w:r w:rsidR="00FE7B18" w:rsidRPr="00FE7B18">
        <w:rPr>
          <w:b/>
          <w:bCs/>
          <w:lang w:eastAsia="zh-CN"/>
        </w:rPr>
        <w:t>:</w:t>
      </w:r>
      <w:r w:rsidR="00FE7B18">
        <w:rPr>
          <w:lang w:eastAsia="zh-CN"/>
        </w:rPr>
        <w:t xml:space="preserve"> </w:t>
      </w:r>
      <w:r w:rsidR="00F3022E">
        <w:t>I</w:t>
      </w:r>
      <w:r w:rsidR="00FE7B18">
        <w:t xml:space="preserve">n the feature space, if most of the K nearest samples near a sample belong to a specific category, then this one also belongs to that category. After adjusting the number of neighbours, </w:t>
      </w:r>
      <w:r w:rsidR="00D53FC8">
        <w:t>it will have the maximum accuracy when the number of neighbours is 13</w:t>
      </w:r>
      <w:r w:rsidR="00FE7B18">
        <w:t>.</w:t>
      </w:r>
    </w:p>
    <w:tbl>
      <w:tblPr>
        <w:tblW w:w="7094" w:type="dxa"/>
        <w:tblInd w:w="647" w:type="dxa"/>
        <w:tblLook w:val="04A0" w:firstRow="1" w:lastRow="0" w:firstColumn="1" w:lastColumn="0" w:noHBand="0" w:noVBand="1"/>
      </w:tblPr>
      <w:tblGrid>
        <w:gridCol w:w="154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5FEE442C" w:rsidR="00FE7B18" w:rsidRPr="00FE7B18" w:rsidRDefault="00D53FC8" w:rsidP="00FE7B18">
            <w:pPr>
              <w:spacing w:beforeLines="20" w:before="48" w:afterLines="20" w:after="48"/>
              <w:jc w:val="center"/>
              <w:rPr>
                <w:b/>
                <w:bCs/>
              </w:rPr>
            </w:pPr>
            <w:r>
              <w:rPr>
                <w:b/>
                <w:bCs/>
              </w:rPr>
              <w:t>Neighbou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6366F7B9" w:rsidR="00FE7B18" w:rsidRPr="00FE7B18" w:rsidRDefault="009F72D5" w:rsidP="00FE7B18">
            <w:pPr>
              <w:spacing w:beforeLines="20" w:before="48" w:afterLines="20" w:after="48"/>
              <w:jc w:val="center"/>
            </w:pPr>
            <w:r>
              <w:t>74.62</w:t>
            </w:r>
            <w:r w:rsidR="00FE7B18"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25E5C39D" w:rsidR="00FE7B18" w:rsidRPr="00FE7B18" w:rsidRDefault="00FE7B18" w:rsidP="00FE7B18">
            <w:pPr>
              <w:spacing w:beforeLines="20" w:before="48" w:afterLines="20" w:after="48"/>
              <w:jc w:val="center"/>
            </w:pPr>
            <w:r w:rsidRPr="00FE7B18">
              <w:rPr>
                <w:rFonts w:hint="eastAsia"/>
              </w:rPr>
              <w:t>73.</w:t>
            </w:r>
            <w:r w:rsidR="006F6D27">
              <w:t>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3AED3C25" w:rsidR="00FE7B18" w:rsidRPr="00FE7B18" w:rsidRDefault="00FE7B18" w:rsidP="00FE7B18">
            <w:pPr>
              <w:spacing w:beforeLines="20" w:before="48" w:afterLines="20" w:after="48"/>
              <w:jc w:val="center"/>
            </w:pPr>
            <w:r w:rsidRPr="00FE7B18">
              <w:rPr>
                <w:rFonts w:hint="eastAsia"/>
              </w:rPr>
              <w:t>7</w:t>
            </w:r>
            <w:r w:rsidR="006F6D27">
              <w:t>3.08</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325AC57D" w:rsidR="00FE7B18" w:rsidRPr="00FE7B18" w:rsidRDefault="00FE7B18" w:rsidP="00FE7B18">
            <w:pPr>
              <w:spacing w:beforeLines="20" w:before="48" w:afterLines="20" w:after="48"/>
              <w:jc w:val="center"/>
            </w:pPr>
            <w:r w:rsidRPr="00FE7B18">
              <w:rPr>
                <w:rFonts w:hint="eastAsia"/>
              </w:rPr>
              <w:t>7</w:t>
            </w:r>
            <w:r w:rsidR="006F6D27">
              <w:t>3.84</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08F0DB07" w:rsidR="00FE7B18" w:rsidRPr="00FE7B18" w:rsidRDefault="00FE7B18" w:rsidP="00FE7B18">
            <w:pPr>
              <w:spacing w:beforeLines="20" w:before="48" w:afterLines="20" w:after="48"/>
              <w:jc w:val="center"/>
            </w:pPr>
            <w:r w:rsidRPr="00FE7B18">
              <w:rPr>
                <w:rFonts w:hint="eastAsia"/>
              </w:rPr>
              <w:t>7</w:t>
            </w:r>
            <w:r w:rsidR="006F6D27">
              <w:t>6.15</w:t>
            </w:r>
            <w:r w:rsidRPr="00FE7B18">
              <w:rPr>
                <w:rFonts w:hint="eastAsia"/>
              </w:rPr>
              <w:t>%</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61DBF4C1" w:rsidR="00FE7B18" w:rsidRPr="00FE7B18" w:rsidRDefault="00FE7B18" w:rsidP="00FE7B18">
            <w:pPr>
              <w:spacing w:beforeLines="20" w:before="48" w:afterLines="20" w:after="48"/>
              <w:jc w:val="center"/>
            </w:pPr>
            <w:r w:rsidRPr="00FE7B18">
              <w:rPr>
                <w:rFonts w:hint="eastAsia"/>
              </w:rPr>
              <w:t>7</w:t>
            </w:r>
            <w:r w:rsidR="006F6D27">
              <w:t>2</w:t>
            </w:r>
            <w:r w:rsidRPr="00FE7B18">
              <w:rPr>
                <w:rFonts w:hint="eastAsia"/>
              </w:rPr>
              <w:t>.</w:t>
            </w:r>
            <w:r w:rsidR="006F6D27">
              <w:t>31</w:t>
            </w:r>
            <w:r w:rsidRPr="00FE7B18">
              <w:rPr>
                <w:rFonts w:hint="eastAsia"/>
              </w:rPr>
              <w:t>%</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796F38FE" w:rsidR="00FE7B18" w:rsidRPr="00FE7B18" w:rsidRDefault="00032020" w:rsidP="00FE7B18">
      <w:r>
        <w:rPr>
          <w:b/>
          <w:bCs/>
        </w:rPr>
        <w:t>Naïve</w:t>
      </w:r>
      <w:r w:rsidR="00FE7B18" w:rsidRPr="00FE7B18">
        <w:rPr>
          <w:b/>
          <w:bCs/>
        </w:rPr>
        <w:t xml:space="preserve"> Bayes:</w:t>
      </w:r>
      <w:r w:rsidR="00FE7B18" w:rsidRPr="00FE7B18">
        <w:t xml:space="preserve"> </w:t>
      </w:r>
      <w:r w:rsidR="00F3022E">
        <w:t>A</w:t>
      </w:r>
      <w:r w:rsidR="00FE7B18" w:rsidRPr="00FE7B18">
        <w:t xml:space="preserve"> simple probabilistic classifier based on Bayes' theorem. The </w:t>
      </w:r>
      <w:r>
        <w:t>Naïve</w:t>
      </w:r>
      <w:r w:rsidR="00FE7B18" w:rsidRPr="00FE7B18">
        <w:t xml:space="preser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715766">
          <w:rPr>
            <w:noProof/>
          </w:rPr>
          <w:t>29</w:t>
        </w:r>
      </w:hyperlink>
      <w:r w:rsidR="00C40C97">
        <w:rPr>
          <w:noProof/>
        </w:rPr>
        <w:t>]</w:t>
      </w:r>
      <w:r w:rsidR="00C40C97">
        <w:fldChar w:fldCharType="end"/>
      </w:r>
      <w:r w:rsidR="00FE7B18" w:rsidRPr="00FE7B18">
        <w:t xml:space="preserve">, so set a number for the Laplace smoothing parameter. </w:t>
      </w:r>
      <w:r w:rsidR="00653BF6">
        <w:t>S</w:t>
      </w:r>
      <w:r w:rsidR="00FE7B18" w:rsidRPr="00FE7B18">
        <w:t xml:space="preserve">ince the sensitive and non-sensitive information in the data set </w:t>
      </w:r>
      <w:r w:rsidR="00F3022E">
        <w:t>is</w:t>
      </w:r>
      <w:r w:rsidR="00FE7B18" w:rsidRPr="00FE7B18">
        <w:t xml:space="preserve"> not balanced, the prior probability needs to be considered by the Bayesian model.</w:t>
      </w:r>
    </w:p>
    <w:p w14:paraId="457AE5EA" w14:textId="7C584F34" w:rsidR="00FE7B18" w:rsidRPr="00FE7B18" w:rsidRDefault="00FE7B18" w:rsidP="00FE7B18">
      <w:r w:rsidRPr="00FE7B18">
        <w:rPr>
          <w:b/>
          <w:bCs/>
        </w:rPr>
        <w:t>Decision tree:</w:t>
      </w:r>
      <w:r w:rsidRPr="00FE7B18">
        <w:t xml:space="preserve"> </w:t>
      </w:r>
      <w:r w:rsidR="00F3022E">
        <w:t>A</w:t>
      </w:r>
      <w:r w:rsidRPr="00FE7B18">
        <w:t xml:space="preserve"> method to approximate the value of the discrete function. Due to a large amount of data, and to prevent excessive fitting, set the tree depth to 10. </w:t>
      </w:r>
      <w:r w:rsidR="00653BF6">
        <w:t>Placing</w:t>
      </w:r>
      <w:r w:rsidRPr="00FE7B18">
        <w:t xml:space="preserve">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715766">
          <w:rPr>
            <w:noProof/>
          </w:rPr>
          <w:t>30</w:t>
        </w:r>
      </w:hyperlink>
      <w:r w:rsidR="00C40C97">
        <w:rPr>
          <w:noProof/>
        </w:rPr>
        <w:t>]</w:t>
      </w:r>
      <w:r w:rsidR="00C40C97">
        <w:fldChar w:fldCharType="end"/>
      </w:r>
      <w:r w:rsidRPr="00FE7B18">
        <w:t>.</w:t>
      </w:r>
    </w:p>
    <w:p w14:paraId="16D31D6C" w14:textId="1BB5BE1C" w:rsidR="00FE7B18" w:rsidRPr="00FE7B18" w:rsidRDefault="00FE7B18" w:rsidP="00FE7B18">
      <w:r w:rsidRPr="00FE7B18">
        <w:rPr>
          <w:b/>
          <w:bCs/>
        </w:rPr>
        <w:t>Adaboost:</w:t>
      </w:r>
      <w:r w:rsidRPr="00FE7B18">
        <w:t xml:space="preserve"> </w:t>
      </w:r>
      <w:r w:rsidR="00F3022E">
        <w:t>A</w:t>
      </w:r>
      <w:r w:rsidRPr="00FE7B18">
        <w:t xml:space="preserve">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715766">
          <w:rPr>
            <w:noProof/>
          </w:rPr>
          <w:t>31</w:t>
        </w:r>
      </w:hyperlink>
      <w:r w:rsidR="00C40C97">
        <w:rPr>
          <w:noProof/>
        </w:rPr>
        <w:t>]</w:t>
      </w:r>
      <w:r w:rsidR="00C40C97">
        <w:fldChar w:fldCharType="end"/>
      </w:r>
      <w:r w:rsidRPr="00FE7B18">
        <w:t xml:space="preserve">. </w:t>
      </w:r>
    </w:p>
    <w:p w14:paraId="3C1C82CA" w14:textId="05004B6E" w:rsidR="00FE7B18" w:rsidRPr="00FE7B18" w:rsidRDefault="00FE7B18" w:rsidP="00FE7B18">
      <w:r w:rsidRPr="00FE7B18">
        <w:rPr>
          <w:b/>
          <w:bCs/>
        </w:rPr>
        <w:t>Random forest:</w:t>
      </w:r>
      <w:r w:rsidRPr="00FE7B18">
        <w:t xml:space="preserve"> </w:t>
      </w:r>
      <w:r w:rsidR="00F3022E">
        <w:t>A</w:t>
      </w:r>
      <w:r w:rsidRPr="00FE7B18">
        <w:t xml:space="preserve">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715766">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5B00FDEC" w:rsidR="00FE7B18" w:rsidRPr="00FE7B18" w:rsidRDefault="006F6D27" w:rsidP="00FE7B18">
            <w:pPr>
              <w:spacing w:beforeLines="20" w:before="48" w:afterLines="20" w:after="48"/>
              <w:jc w:val="center"/>
            </w:pPr>
            <w:r>
              <w:t>81.5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228A2777" w:rsidR="00FE7B18" w:rsidRPr="00FE7B18" w:rsidRDefault="009F72D5" w:rsidP="00FE7B18">
            <w:pPr>
              <w:spacing w:beforeLines="20" w:before="48" w:afterLines="20" w:after="48"/>
              <w:jc w:val="center"/>
            </w:pPr>
            <w:r>
              <w:t>63.08</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5C77B584" w:rsidR="00FE7B18" w:rsidRPr="00FE7B18" w:rsidRDefault="00FE7B18" w:rsidP="00FE7B18">
            <w:pPr>
              <w:spacing w:beforeLines="20" w:before="48" w:afterLines="20" w:after="48"/>
              <w:jc w:val="center"/>
            </w:pPr>
            <w:r w:rsidRPr="00FE7B18">
              <w:rPr>
                <w:rFonts w:hint="eastAsia"/>
              </w:rPr>
              <w:t>7</w:t>
            </w:r>
            <w:r w:rsidR="009F72D5">
              <w:t>6</w:t>
            </w:r>
            <w:r w:rsidRPr="00FE7B18">
              <w:rPr>
                <w:rFonts w:hint="eastAsia"/>
              </w:rPr>
              <w:t>.</w:t>
            </w:r>
            <w:r w:rsidR="009F72D5">
              <w:t>15</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3F2AE24A" w:rsidR="00FE7B18" w:rsidRPr="00FE7B18" w:rsidRDefault="009F72D5" w:rsidP="00FE7B18">
            <w:pPr>
              <w:spacing w:beforeLines="20" w:before="48" w:afterLines="20" w:after="48"/>
              <w:jc w:val="center"/>
            </w:pPr>
            <w:r w:rsidRPr="006F6D27">
              <w:rPr>
                <w:color w:val="C00000"/>
              </w:rPr>
              <w:t>82</w:t>
            </w:r>
            <w:r w:rsidR="00FE7B18" w:rsidRPr="006F6D27">
              <w:rPr>
                <w:rFonts w:hint="eastAsia"/>
                <w:color w:val="C00000"/>
              </w:rPr>
              <w:t>.</w:t>
            </w:r>
            <w:r w:rsidRPr="006F6D27">
              <w:rPr>
                <w:color w:val="C00000"/>
              </w:rPr>
              <w:t>31</w:t>
            </w:r>
            <w:r w:rsidR="00FE7B18" w:rsidRPr="006F6D27">
              <w:rPr>
                <w:rFonts w:hint="eastAsia"/>
                <w:color w:val="C00000"/>
              </w:rPr>
              <w:t>%</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05E5870E" w:rsidR="00FE7B18" w:rsidRPr="00FE7B18" w:rsidRDefault="009F72D5" w:rsidP="00FE7B18">
            <w:pPr>
              <w:spacing w:beforeLines="20" w:before="48" w:afterLines="20" w:after="48"/>
              <w:jc w:val="center"/>
            </w:pPr>
            <w:r>
              <w:t>73</w:t>
            </w:r>
            <w:r w:rsidR="00FE7B18" w:rsidRPr="00FE7B18">
              <w:rPr>
                <w:rFonts w:hint="eastAsia"/>
              </w:rPr>
              <w:t>.</w:t>
            </w:r>
            <w:r>
              <w:t>08</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5BBA63A7" w:rsidR="00FE7B18" w:rsidRPr="00FE7B18" w:rsidRDefault="009F72D5" w:rsidP="00FE7B18">
            <w:pPr>
              <w:spacing w:beforeLines="20" w:before="48" w:afterLines="20" w:after="48"/>
              <w:jc w:val="center"/>
            </w:pPr>
            <w:r>
              <w:t>70.7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5FCA2DA" w:rsidR="00FE7B18" w:rsidRPr="00FE7B18" w:rsidRDefault="00FE7B18" w:rsidP="00FE7B18">
            <w:pPr>
              <w:spacing w:beforeLines="20" w:before="48" w:afterLines="20" w:after="48"/>
              <w:jc w:val="center"/>
            </w:pPr>
            <w:r w:rsidRPr="00FE7B18">
              <w:rPr>
                <w:rFonts w:hint="eastAsia"/>
              </w:rPr>
              <w:t>7</w:t>
            </w:r>
            <w:r w:rsidR="009F72D5">
              <w:t>0.00</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2AF47DF7" w:rsidR="00FE7B18" w:rsidRPr="00FE7B18" w:rsidRDefault="006F6D27" w:rsidP="00FE7B18">
            <w:pPr>
              <w:spacing w:beforeLines="20" w:before="48" w:afterLines="20" w:after="48"/>
              <w:jc w:val="center"/>
            </w:pPr>
            <w:r>
              <w:t>66.04</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65C795C6" w:rsidR="00FE7B18" w:rsidRPr="00FE7B18" w:rsidRDefault="006F6D27" w:rsidP="00FE7B18">
            <w:pPr>
              <w:spacing w:beforeLines="20" w:before="48" w:afterLines="20" w:after="48"/>
              <w:jc w:val="center"/>
            </w:pPr>
            <w:r>
              <w:t>9.43</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39DCBD0A" w:rsidR="00FE7B18" w:rsidRPr="00FE7B18" w:rsidRDefault="009F72D5" w:rsidP="00FE7B18">
            <w:pPr>
              <w:spacing w:beforeLines="20" w:before="48" w:afterLines="20" w:after="48"/>
              <w:jc w:val="center"/>
            </w:pPr>
            <w:r>
              <w:t>62</w:t>
            </w:r>
            <w:r w:rsidR="00FE7B18" w:rsidRPr="00FE7B18">
              <w:rPr>
                <w:rFonts w:hint="eastAsia"/>
              </w:rPr>
              <w:t>.</w:t>
            </w:r>
            <w:r>
              <w:t>2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10FC3470" w:rsidR="00FE7B18" w:rsidRPr="00FE7B18" w:rsidRDefault="00FE7B18" w:rsidP="00FE7B18">
            <w:pPr>
              <w:spacing w:beforeLines="20" w:before="48" w:afterLines="20" w:after="48"/>
              <w:jc w:val="center"/>
            </w:pPr>
            <w:r w:rsidRPr="00FE7B18">
              <w:rPr>
                <w:rFonts w:hint="eastAsia"/>
              </w:rPr>
              <w:t>6</w:t>
            </w:r>
            <w:r w:rsidR="009F72D5">
              <w:t>6</w:t>
            </w:r>
            <w:r w:rsidRPr="00FE7B18">
              <w:rPr>
                <w:rFonts w:hint="eastAsia"/>
              </w:rPr>
              <w:t>.</w:t>
            </w:r>
            <w:r w:rsidR="009F72D5">
              <w:t>04</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1F0674ED" w:rsidR="00FE7B18" w:rsidRPr="00FE7B18" w:rsidRDefault="009F72D5" w:rsidP="00FE7B18">
            <w:pPr>
              <w:spacing w:beforeLines="20" w:before="48" w:afterLines="20" w:after="48"/>
              <w:jc w:val="center"/>
            </w:pPr>
            <w:r>
              <w:t>47.1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7835B498" w:rsidR="00FE7B18" w:rsidRPr="00FE7B18" w:rsidRDefault="009F72D5" w:rsidP="00FE7B18">
            <w:pPr>
              <w:spacing w:beforeLines="20" w:before="48" w:afterLines="20" w:after="48"/>
              <w:jc w:val="center"/>
            </w:pPr>
            <w:r>
              <w:t>75.47</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69EE59AD" w:rsidR="00FE7B18" w:rsidRPr="00FE7B18" w:rsidRDefault="009F72D5" w:rsidP="00FE7B18">
            <w:pPr>
              <w:spacing w:beforeLines="20" w:before="48" w:afterLines="20" w:after="48"/>
              <w:jc w:val="center"/>
            </w:pPr>
            <w:r>
              <w:t>35.85</w:t>
            </w:r>
            <w:r w:rsidR="00FE7B18"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15B9E8D8" w:rsidR="00FE7B18" w:rsidRPr="00FE7B18" w:rsidRDefault="006F6D27" w:rsidP="00FE7B18">
            <w:pPr>
              <w:spacing w:beforeLines="20" w:before="48" w:afterLines="20" w:after="48"/>
              <w:jc w:val="center"/>
            </w:pPr>
            <w:r>
              <w:t>85.37</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1CB522EC" w:rsidR="00FE7B18" w:rsidRPr="00FE7B18" w:rsidRDefault="006F6D27" w:rsidP="00FE7B18">
            <w:pPr>
              <w:spacing w:beforeLines="20" w:before="48" w:afterLines="20" w:after="48"/>
              <w:jc w:val="center"/>
            </w:pPr>
            <w:r>
              <w:t>100</w:t>
            </w:r>
            <w:r w:rsidR="00D77A6A">
              <w:t>.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465A1366" w:rsidR="00FE7B18" w:rsidRPr="00FE7B18" w:rsidRDefault="009F72D5" w:rsidP="00FE7B18">
            <w:pPr>
              <w:spacing w:beforeLines="20" w:before="48" w:afterLines="20" w:after="48"/>
              <w:jc w:val="center"/>
            </w:pPr>
            <w:r>
              <w:t>75</w:t>
            </w:r>
            <w:r w:rsidR="00FE7B18" w:rsidRPr="00FE7B18">
              <w:rPr>
                <w:rFonts w:hint="eastAsia"/>
              </w:rPr>
              <w:t>.</w:t>
            </w:r>
            <w:r>
              <w:t>00</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3B5341C0" w:rsidR="00FE7B18" w:rsidRPr="00FE7B18" w:rsidRDefault="00D77A6A" w:rsidP="00FE7B18">
            <w:pPr>
              <w:spacing w:beforeLines="20" w:before="48" w:afterLines="20" w:after="48"/>
              <w:jc w:val="center"/>
            </w:pPr>
            <w:r>
              <w:t>8</w:t>
            </w:r>
            <w:r w:rsidR="009F72D5">
              <w:t>7</w:t>
            </w:r>
            <w:r w:rsidR="00FE7B18" w:rsidRPr="00FE7B18">
              <w:rPr>
                <w:rFonts w:hint="eastAsia"/>
              </w:rPr>
              <w:t>.</w:t>
            </w:r>
            <w:r w:rsidR="009F72D5">
              <w:t>50</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734CE560" w:rsidR="00FE7B18" w:rsidRPr="00FE7B18" w:rsidRDefault="009F72D5" w:rsidP="00FE7B18">
            <w:pPr>
              <w:spacing w:beforeLines="20" w:before="48" w:afterLines="20" w:after="48"/>
              <w:jc w:val="center"/>
            </w:pPr>
            <w:r>
              <w:t>78.13</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016E3D00" w:rsidR="00FE7B18" w:rsidRPr="00FE7B18" w:rsidRDefault="009F72D5" w:rsidP="00FE7B18">
            <w:pPr>
              <w:spacing w:beforeLines="20" w:before="48" w:afterLines="20" w:after="48"/>
              <w:jc w:val="center"/>
            </w:pPr>
            <w:r>
              <w:t>61.54</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E04E9D3" w:rsidR="00FE7B18" w:rsidRPr="00FE7B18" w:rsidRDefault="009F72D5" w:rsidP="00FE7B18">
            <w:pPr>
              <w:spacing w:beforeLines="20" w:before="48" w:afterLines="20" w:after="48"/>
              <w:jc w:val="center"/>
            </w:pPr>
            <w:r>
              <w:t>79.17</w:t>
            </w:r>
            <w:r w:rsidR="00FE7B18"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1BC692B1"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2BF65E27" w14:textId="11AEC1EA" w:rsidR="00715766" w:rsidRPr="00715766" w:rsidRDefault="00715766" w:rsidP="00715766">
      <w:r w:rsidRPr="004370B4">
        <w:t xml:space="preserve">The results </w:t>
      </w:r>
      <w:r w:rsidR="00E52C0D">
        <w:t xml:space="preserve">in Figure 14 </w:t>
      </w:r>
      <w:r w:rsidRPr="004370B4">
        <w:t xml:space="preserve">show that </w:t>
      </w:r>
      <w:r>
        <w:t>Naïve</w:t>
      </w:r>
      <w:r w:rsidRPr="004370B4">
        <w:t xml:space="preserve"> Bayes performs best in </w:t>
      </w:r>
      <w:r w:rsidR="00E52C0D">
        <w:t>A</w:t>
      </w:r>
      <w:r w:rsidRPr="004370B4">
        <w:t>ccuracy.</w:t>
      </w:r>
      <w:r w:rsidR="00E52C0D">
        <w:t xml:space="preserve"> </w:t>
      </w:r>
      <w:r w:rsidR="00E52C0D" w:rsidRPr="004370B4">
        <w:t xml:space="preserve">In the </w:t>
      </w:r>
      <w:r w:rsidR="00E52C0D">
        <w:t xml:space="preserve">Figure 15, the </w:t>
      </w:r>
      <w:r w:rsidR="00E52C0D" w:rsidRPr="004370B4">
        <w:t>ROC curve</w:t>
      </w:r>
      <w:r w:rsidR="00E52C0D">
        <w:t xml:space="preserve"> indicates</w:t>
      </w:r>
      <w:r w:rsidR="00E52C0D" w:rsidRPr="004370B4">
        <w:t xml:space="preserve"> </w:t>
      </w:r>
      <w:r w:rsidR="00E52C0D">
        <w:t>Naïve</w:t>
      </w:r>
      <w:r w:rsidR="00E52C0D" w:rsidRPr="004370B4">
        <w:t xml:space="preserve"> Bayes performs best. Therefore, adjust the parameters of </w:t>
      </w:r>
      <w:r w:rsidR="00E52C0D">
        <w:t>Naïve</w:t>
      </w:r>
      <w:r w:rsidR="00E52C0D" w:rsidRPr="004370B4">
        <w:t xml:space="preserve"> Bayes, and the model achieved the highest accuracy when the Laplacian smooth adjustment </w:t>
      </w:r>
      <w:r w:rsidR="00E52C0D">
        <w:rPr>
          <w:rFonts w:hint="eastAsia"/>
          <w:lang w:eastAsia="zh-CN"/>
        </w:rPr>
        <w:t xml:space="preserve">is </w:t>
      </w:r>
      <w:r w:rsidR="00E52C0D" w:rsidRPr="004370B4">
        <w:t>set to 1.1.</w:t>
      </w:r>
    </w:p>
    <w:p w14:paraId="690021A0" w14:textId="522C992B" w:rsidR="004370B4" w:rsidRDefault="009F72D5" w:rsidP="004370B4">
      <w:pPr>
        <w:pStyle w:val="figurecaption"/>
        <w:spacing w:after="120"/>
        <w:rPr>
          <w:b w:val="0"/>
        </w:rPr>
      </w:pPr>
      <w:r w:rsidRPr="009F72D5">
        <w:rPr>
          <w:b w:val="0"/>
          <w:noProof/>
        </w:rPr>
        <w:lastRenderedPageBreak/>
        <w:drawing>
          <wp:inline distT="0" distB="0" distL="0" distR="0" wp14:anchorId="13FCF6B8" wp14:editId="5AD1632A">
            <wp:extent cx="2829600" cy="2001600"/>
            <wp:effectExtent l="0" t="0" r="254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29600" cy="2001600"/>
                    </a:xfrm>
                    <a:prstGeom prst="rect">
                      <a:avLst/>
                    </a:prstGeom>
                  </pic:spPr>
                </pic:pic>
              </a:graphicData>
            </a:graphic>
          </wp:inline>
        </w:drawing>
      </w:r>
    </w:p>
    <w:p w14:paraId="17091C67" w14:textId="3DF6362E" w:rsidR="004370B4" w:rsidRPr="00E52C0D" w:rsidRDefault="004370B4" w:rsidP="00E52C0D">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532C931E" w:rsidR="004370B4" w:rsidRPr="004370B4" w:rsidRDefault="004370B4" w:rsidP="004370B4">
            <w:pPr>
              <w:spacing w:beforeLines="20" w:before="48" w:afterLines="20" w:after="48"/>
              <w:jc w:val="center"/>
            </w:pPr>
            <w:r w:rsidRPr="004370B4">
              <w:rPr>
                <w:rFonts w:hint="eastAsia"/>
              </w:rPr>
              <w:t>8</w:t>
            </w:r>
            <w:r w:rsidR="009F72D5">
              <w:t>3</w:t>
            </w:r>
            <w:r w:rsidRPr="004370B4">
              <w:rPr>
                <w:rFonts w:hint="eastAsia"/>
              </w:rPr>
              <w:t>.</w:t>
            </w:r>
            <w:r w:rsidR="009F72D5">
              <w:t>85</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658598EB" w:rsidR="004370B4" w:rsidRPr="004370B4" w:rsidRDefault="004370B4" w:rsidP="004370B4">
            <w:pPr>
              <w:spacing w:beforeLines="20" w:before="48" w:afterLines="20" w:after="48"/>
              <w:jc w:val="center"/>
            </w:pPr>
            <w:r w:rsidRPr="004370B4">
              <w:rPr>
                <w:rFonts w:hint="eastAsia"/>
              </w:rPr>
              <w:t>6</w:t>
            </w:r>
            <w:r w:rsidR="009F72D5">
              <w:t>7</w:t>
            </w:r>
            <w:r w:rsidRPr="004370B4">
              <w:rPr>
                <w:rFonts w:hint="eastAsia"/>
              </w:rPr>
              <w:t>.</w:t>
            </w:r>
            <w:r w:rsidR="009F6B80">
              <w:t>9</w:t>
            </w:r>
            <w:r w:rsidR="009F72D5">
              <w:t>3</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080B9B15" w:rsidR="004370B4" w:rsidRPr="004370B4" w:rsidRDefault="009F6B80" w:rsidP="004370B4">
            <w:pPr>
              <w:spacing w:beforeLines="20" w:before="48" w:afterLines="20" w:after="48"/>
              <w:jc w:val="center"/>
            </w:pPr>
            <w:r>
              <w:t>9</w:t>
            </w:r>
            <w:r w:rsidR="009F72D5">
              <w:t>0</w:t>
            </w:r>
            <w:r w:rsidR="004370B4" w:rsidRPr="004370B4">
              <w:rPr>
                <w:rFonts w:hint="eastAsia"/>
              </w:rPr>
              <w:t>.</w:t>
            </w:r>
            <w:r w:rsidR="009F72D5">
              <w:t>00</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2AC83B4E" w14:textId="7ACBCCC0" w:rsidR="00E52C0D" w:rsidRDefault="003D1A3D" w:rsidP="00E52C0D">
      <w:pPr>
        <w:spacing w:before="120"/>
        <w:rPr>
          <w:lang w:eastAsia="zh-CN"/>
        </w:rPr>
      </w:pPr>
      <w:r w:rsidRPr="003D1A3D">
        <w:t xml:space="preserve">The system should not re-train the model each time users detect posts to save detection time. The learned model should be saved and directly called when used. Joblib is a package that can fulfil this requirement. After using Joblib to save the model to the clients, the </w:t>
      </w:r>
      <w:r>
        <w:rPr>
          <w:rFonts w:hint="eastAsia"/>
          <w:lang w:eastAsia="zh-CN"/>
        </w:rPr>
        <w:t>A</w:t>
      </w:r>
      <w:r w:rsidRPr="003D1A3D">
        <w:t xml:space="preserve">bspath can directly obtain the model’s path in different devices. </w:t>
      </w:r>
      <w:r w:rsidR="00E52C0D">
        <w:t xml:space="preserve">One difficulty with model calls is how to run Python code in JavaScript. The author found a "python-shell" package that </w:t>
      </w:r>
      <w:r>
        <w:t>allows running Python code in a JavaScript project with appropriate parameter settings</w:t>
      </w:r>
      <w:r w:rsidR="00E52C0D">
        <w:t xml:space="preserve">. </w:t>
      </w:r>
    </w:p>
    <w:p w14:paraId="78E51C79" w14:textId="67E206E6" w:rsidR="00E52C0D" w:rsidRPr="004370B4" w:rsidRDefault="00E52C0D" w:rsidP="00E52C0D">
      <w:pPr>
        <w:spacing w:before="120"/>
      </w:pPr>
      <w:r>
        <w:t xml:space="preserve">Therefore, the authors find that it is possible to introduce machine learning into JavaScript projects. The first step is to introduce the third-party libraries needed for machine learning into the project. </w:t>
      </w:r>
      <w:r w:rsidR="003D1A3D" w:rsidRPr="003D1A3D">
        <w:t xml:space="preserve">Joblib and Abspath are used to store and invoke models in the client. Finally, use "python-shell" to run the </w:t>
      </w:r>
      <w:r w:rsidR="00AC7112">
        <w:t>P</w:t>
      </w:r>
      <w:r w:rsidR="003D1A3D" w:rsidRPr="003D1A3D">
        <w:t>ython model called on a JavaScript project.</w:t>
      </w:r>
    </w:p>
    <w:p w14:paraId="101EF63F" w14:textId="3746CB5C" w:rsidR="00707C47" w:rsidRDefault="00707C47" w:rsidP="00707C47">
      <w:pPr>
        <w:pStyle w:val="3"/>
        <w:rPr>
          <w:rFonts w:ascii="Century Schoolbook" w:hAnsi="Century Schoolbook"/>
          <w:color w:val="auto"/>
          <w:sz w:val="24"/>
          <w:szCs w:val="24"/>
        </w:rPr>
      </w:pPr>
      <w:bookmarkStart w:id="32" w:name="_Toc89878347"/>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w:t>
      </w:r>
      <w:bookmarkEnd w:id="32"/>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3" w:name="_Toc89878348"/>
      <w:r>
        <w:rPr>
          <w:rFonts w:hint="eastAsia"/>
          <w:lang w:eastAsia="zh-CN"/>
        </w:rPr>
        <w:lastRenderedPageBreak/>
        <w:t>T</w:t>
      </w:r>
      <w:r>
        <w:rPr>
          <w:lang w:eastAsia="zh-CN"/>
        </w:rPr>
        <w:t>est and Evaluation</w:t>
      </w:r>
      <w:bookmarkEnd w:id="33"/>
    </w:p>
    <w:p w14:paraId="394A8180" w14:textId="5FC53FF4" w:rsidR="002B0A4B" w:rsidRPr="002B0A4B" w:rsidRDefault="00F3022E" w:rsidP="002B0A4B">
      <w:pPr>
        <w:rPr>
          <w:lang w:eastAsia="zh-CN"/>
        </w:rPr>
      </w:pPr>
      <w:r>
        <w:rPr>
          <w:lang w:eastAsia="zh-CN"/>
        </w:rPr>
        <w:t>This section contains f</w:t>
      </w:r>
      <w:r w:rsidR="002B0A4B" w:rsidRPr="002B0A4B">
        <w:rPr>
          <w:lang w:eastAsia="zh-CN"/>
        </w:rPr>
        <w:t>unctional testing</w:t>
      </w:r>
      <w:r>
        <w:rPr>
          <w:lang w:eastAsia="zh-CN"/>
        </w:rPr>
        <w:t xml:space="preserve"> (</w:t>
      </w:r>
      <w:r w:rsidR="002B0A4B" w:rsidRPr="002B0A4B">
        <w:rPr>
          <w:lang w:eastAsia="zh-CN"/>
        </w:rPr>
        <w:t>Section 6.1</w:t>
      </w:r>
      <w:r>
        <w:rPr>
          <w:lang w:eastAsia="zh-CN"/>
        </w:rPr>
        <w:t>)</w:t>
      </w:r>
      <w:r w:rsidR="002B0A4B" w:rsidRPr="002B0A4B">
        <w:rPr>
          <w:lang w:eastAsia="zh-CN"/>
        </w:rPr>
        <w:t xml:space="preserve"> and user evaluation</w:t>
      </w:r>
      <w:r>
        <w:rPr>
          <w:lang w:eastAsia="zh-CN"/>
        </w:rPr>
        <w:t xml:space="preserve"> (</w:t>
      </w:r>
      <w:r w:rsidR="002B0A4B" w:rsidRPr="002B0A4B">
        <w:rPr>
          <w:lang w:eastAsia="zh-CN"/>
        </w:rPr>
        <w:t>Section 6.2</w:t>
      </w:r>
      <w:r>
        <w:rPr>
          <w:lang w:eastAsia="zh-CN"/>
        </w:rPr>
        <w:t>)</w:t>
      </w:r>
      <w:r w:rsidR="002B0A4B" w:rsidRPr="002B0A4B">
        <w:rPr>
          <w:lang w:eastAsia="zh-CN"/>
        </w:rPr>
        <w:t xml:space="preserve">. The </w:t>
      </w:r>
      <w:r>
        <w:rPr>
          <w:lang w:eastAsia="zh-CN"/>
        </w:rPr>
        <w:t xml:space="preserve">user </w:t>
      </w:r>
      <w:r w:rsidR="002B0A4B" w:rsidRPr="002B0A4B">
        <w:rPr>
          <w:lang w:eastAsia="zh-CN"/>
        </w:rPr>
        <w:t xml:space="preserve">evaluation is divided into two parts, the evaluator according to the task table operating system and the questionnaire after the task. </w:t>
      </w:r>
      <w:r>
        <w:rPr>
          <w:lang w:eastAsia="zh-CN"/>
        </w:rPr>
        <w:t xml:space="preserve">The author makes an </w:t>
      </w:r>
      <w:r w:rsidR="002B0A4B" w:rsidRPr="002B0A4B">
        <w:rPr>
          <w:lang w:eastAsia="zh-CN"/>
        </w:rPr>
        <w:t>analysis based on the evaluation results</w:t>
      </w:r>
      <w:r>
        <w:rPr>
          <w:lang w:eastAsia="zh-CN"/>
        </w:rPr>
        <w:t xml:space="preserve"> (</w:t>
      </w:r>
      <w:r w:rsidRPr="002B0A4B">
        <w:rPr>
          <w:lang w:eastAsia="zh-CN"/>
        </w:rPr>
        <w:t>Section 6.3</w:t>
      </w:r>
      <w:r>
        <w:rPr>
          <w:lang w:eastAsia="zh-CN"/>
        </w:rPr>
        <w:t>)</w:t>
      </w:r>
      <w:r w:rsidR="002B0A4B" w:rsidRPr="002B0A4B">
        <w:rPr>
          <w:lang w:eastAsia="zh-CN"/>
        </w:rPr>
        <w:t>.</w:t>
      </w:r>
      <w:r w:rsidR="00BC18A4">
        <w:rPr>
          <w:rFonts w:hint="eastAsia"/>
          <w:lang w:eastAsia="zh-CN"/>
        </w:rPr>
        <w:t xml:space="preserve"> </w:t>
      </w:r>
      <w:r w:rsidR="00BC18A4" w:rsidRPr="00BC18A4">
        <w:rPr>
          <w:lang w:eastAsia="zh-CN"/>
        </w:rPr>
        <w:t xml:space="preserve">Finally, </w:t>
      </w:r>
      <w:r>
        <w:rPr>
          <w:lang w:eastAsia="zh-CN"/>
        </w:rPr>
        <w:t>it introduces the future work about SafeTweet (Section 6.4)</w:t>
      </w:r>
      <w:r w:rsidR="00BC18A4" w:rsidRPr="00BC18A4">
        <w:rPr>
          <w:lang w:eastAsia="zh-CN"/>
        </w:rPr>
        <w:t>.</w:t>
      </w:r>
    </w:p>
    <w:p w14:paraId="1A99C791" w14:textId="5E85DEB0" w:rsidR="004370B4" w:rsidRDefault="004370B4" w:rsidP="004370B4">
      <w:pPr>
        <w:pStyle w:val="2"/>
        <w:rPr>
          <w:lang w:eastAsia="zh-CN"/>
        </w:rPr>
      </w:pPr>
      <w:bookmarkStart w:id="34" w:name="_Toc89878349"/>
      <w:r>
        <w:rPr>
          <w:lang w:eastAsia="zh-CN"/>
        </w:rPr>
        <w:t>Testing</w:t>
      </w:r>
      <w:bookmarkEnd w:id="34"/>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8D9B410" w:rsidR="00020039" w:rsidRDefault="00020039" w:rsidP="00020039">
      <w:r>
        <w:t xml:space="preserve">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w:t>
      </w:r>
      <w:r w:rsidR="00F42329">
        <w:t xml:space="preserve">it is </w:t>
      </w:r>
      <w:r>
        <w:t>need</w:t>
      </w:r>
      <w:r w:rsidR="00F42329">
        <w:t>ed</w:t>
      </w:r>
      <w:r>
        <w:t xml:space="preserve"> to set a mandatory waiting time.</w:t>
      </w:r>
    </w:p>
    <w:p w14:paraId="318F5D81" w14:textId="12DDA621" w:rsidR="00BB0ABE" w:rsidRDefault="00BB0ABE" w:rsidP="00786E1E">
      <w:pPr>
        <w:spacing w:after="120"/>
        <w:rPr>
          <w:lang w:eastAsia="zh-CN"/>
        </w:rPr>
      </w:pPr>
      <w:r>
        <w:t xml:space="preserve">The main test content of the system is whether the front-end page is the correct jump, whether the back-end calls the API correctly, whether the operation of the database is successful. The test module is classified into </w:t>
      </w:r>
      <w:r w:rsidR="0021274F">
        <w:t>B</w:t>
      </w:r>
      <w:r w:rsidR="0021274F" w:rsidRPr="00B30926">
        <w:t xml:space="preserve">asic </w:t>
      </w:r>
      <w:r w:rsidR="0021274F">
        <w:t>F</w:t>
      </w:r>
      <w:r w:rsidR="0021274F" w:rsidRPr="00B30926">
        <w:t xml:space="preserve">unction, </w:t>
      </w:r>
      <w:r w:rsidR="0021274F">
        <w:t>S</w:t>
      </w:r>
      <w:r w:rsidR="0021274F" w:rsidRPr="00B30926">
        <w:t xml:space="preserve">end </w:t>
      </w:r>
      <w:r w:rsidR="0021274F">
        <w:t>P</w:t>
      </w:r>
      <w:r w:rsidR="0021274F" w:rsidRPr="00B30926">
        <w:t xml:space="preserve">ost, </w:t>
      </w:r>
      <w:r w:rsidR="0021274F">
        <w:t>Information Detection, R</w:t>
      </w:r>
      <w:r w:rsidR="0021274F" w:rsidRPr="00B30926">
        <w:t xml:space="preserve">ead </w:t>
      </w:r>
      <w:r w:rsidR="0021274F">
        <w:t>P</w:t>
      </w:r>
      <w:r w:rsidR="0021274F" w:rsidRPr="00B30926">
        <w:t xml:space="preserve">ost, </w:t>
      </w:r>
      <w:r w:rsidR="0021274F">
        <w:t>D</w:t>
      </w:r>
      <w:r w:rsidR="0021274F" w:rsidRPr="00B30926">
        <w:t xml:space="preserve">ecrypt </w:t>
      </w:r>
      <w:r w:rsidR="0021274F">
        <w:t>P</w:t>
      </w:r>
      <w:r w:rsidR="0021274F" w:rsidRPr="00B30926">
        <w:t xml:space="preserve">ost, </w:t>
      </w:r>
      <w:r w:rsidR="0021274F">
        <w:t>C</w:t>
      </w:r>
      <w:r w:rsidR="0021274F" w:rsidRPr="00B30926">
        <w:t xml:space="preserve">omment </w:t>
      </w:r>
      <w:r w:rsidR="0021274F">
        <w:t>P</w:t>
      </w:r>
      <w:r w:rsidR="0021274F" w:rsidRPr="00B30926">
        <w:t xml:space="preserve">ost and </w:t>
      </w:r>
      <w:r w:rsidR="0021274F">
        <w:t>S</w:t>
      </w:r>
      <w:r w:rsidR="0021274F" w:rsidRPr="00B30926">
        <w:t xml:space="preserve">earch </w:t>
      </w:r>
      <w:r w:rsidR="0021274F">
        <w:t>P</w:t>
      </w:r>
      <w:r w:rsidR="0021274F" w:rsidRPr="00B30926">
        <w:t>ost</w:t>
      </w:r>
      <w:r w:rsidR="004B5563" w:rsidRPr="004B5563">
        <w:t xml:space="preserve">, </w:t>
      </w:r>
      <w:r w:rsidR="004B5563">
        <w:t xml:space="preserve">a </w:t>
      </w:r>
      <w:r w:rsidR="004B5563" w:rsidRPr="004B5563">
        <w:t>unit test</w:t>
      </w:r>
      <w:r>
        <w:t xml:space="preserve">. This is the number of test cases per module and the results. </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F96AEF" w:rsidRDefault="00BB0ABE" w:rsidP="009C760A">
            <w:pPr>
              <w:spacing w:beforeLines="20" w:before="48" w:afterLines="20" w:after="48"/>
              <w:jc w:val="center"/>
              <w:rPr>
                <w:rFonts w:eastAsia="DengXian" w:cs="Times New Roman"/>
                <w:b/>
                <w:bCs/>
                <w:color w:val="000000"/>
              </w:rPr>
            </w:pPr>
            <w:r w:rsidRPr="00F96AEF">
              <w:rPr>
                <w:rFonts w:eastAsia="DengXian" w:cs="Times New Roman"/>
                <w:b/>
                <w:bCs/>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F96AEF" w:rsidRDefault="00BB0ABE" w:rsidP="009C760A">
            <w:pPr>
              <w:spacing w:beforeLines="20" w:before="48" w:afterLines="20" w:after="48"/>
              <w:jc w:val="center"/>
              <w:rPr>
                <w:rFonts w:eastAsia="DengXian" w:cs="Times New Roman"/>
                <w:b/>
                <w:bCs/>
                <w:color w:val="000000"/>
              </w:rPr>
            </w:pPr>
            <w:r w:rsidRPr="00F96AEF">
              <w:rPr>
                <w:rFonts w:eastAsia="DengXian" w:cs="Times New Roman"/>
                <w:b/>
                <w:bCs/>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F96AEF" w:rsidRDefault="00BB0ABE" w:rsidP="009C760A">
            <w:pPr>
              <w:spacing w:beforeLines="20" w:before="48" w:afterLines="20" w:after="48"/>
              <w:jc w:val="center"/>
              <w:rPr>
                <w:rFonts w:eastAsia="DengXian" w:cs="Times New Roman"/>
                <w:b/>
                <w:bCs/>
                <w:color w:val="000000"/>
              </w:rPr>
            </w:pPr>
            <w:r w:rsidRPr="00F96AEF">
              <w:rPr>
                <w:rFonts w:eastAsia="DengXian" w:cs="Times New Roman"/>
                <w:b/>
                <w:bCs/>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F96AEF" w:rsidRDefault="00BB0ABE" w:rsidP="009C760A">
            <w:pPr>
              <w:spacing w:beforeLines="20" w:before="48" w:afterLines="20" w:after="48"/>
              <w:jc w:val="center"/>
              <w:rPr>
                <w:rFonts w:eastAsia="DengXian" w:cs="Times New Roman"/>
                <w:b/>
                <w:bCs/>
                <w:color w:val="000000"/>
              </w:rPr>
            </w:pPr>
            <w:r w:rsidRPr="00F96AEF">
              <w:rPr>
                <w:rFonts w:eastAsia="DengXian" w:cs="Times New Roman"/>
                <w:b/>
                <w:bCs/>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F96AEF" w:rsidRDefault="00BB0ABE" w:rsidP="009C760A">
            <w:pPr>
              <w:spacing w:beforeLines="20" w:before="48" w:afterLines="20" w:after="48"/>
              <w:jc w:val="center"/>
              <w:rPr>
                <w:rFonts w:eastAsia="DengXian" w:cs="Times New Roman"/>
                <w:b/>
                <w:bCs/>
                <w:color w:val="000000"/>
              </w:rPr>
            </w:pPr>
            <w:r w:rsidRPr="00F96AEF">
              <w:rPr>
                <w:rFonts w:eastAsia="DengXian" w:cs="Times New Roman"/>
                <w:b/>
                <w:bCs/>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0D8390D9"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5DB458E8"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4F24ABBF"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6CD5EFC2"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3FECDDA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3B5940EC"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76B4A8A4"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0CFCD2B5" w14:textId="77BC96D0" w:rsidR="00EF782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8</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4CDD9D05"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67A49D53"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44966FF0"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6CDDB276"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226D408F"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9B7EA03"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61B3CD9B" w:rsidR="00BB0ABE" w:rsidRPr="00C40C97" w:rsidRDefault="00EC48A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10145D6B"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55D560A8"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85091C8"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2CE8610B"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43E6D73F" w:rsidR="00BB0ABE" w:rsidRPr="00C40C97" w:rsidRDefault="00294103" w:rsidP="009C760A">
            <w:pPr>
              <w:spacing w:beforeLines="20" w:before="48" w:afterLines="20" w:after="48"/>
              <w:jc w:val="center"/>
              <w:rPr>
                <w:rFonts w:eastAsia="DengXian" w:cs="Times New Roman"/>
                <w:color w:val="000000"/>
              </w:rPr>
            </w:pPr>
            <w:r>
              <w:rPr>
                <w:rFonts w:eastAsia="DengXian" w:cs="Times New Roman" w:hint="eastAsia"/>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5" w:name="_Toc89878350"/>
      <w:r>
        <w:rPr>
          <w:rFonts w:hint="eastAsia"/>
          <w:lang w:eastAsia="zh-CN"/>
        </w:rPr>
        <w:lastRenderedPageBreak/>
        <w:t>User</w:t>
      </w:r>
      <w:r>
        <w:rPr>
          <w:lang w:eastAsia="zh-CN"/>
        </w:rPr>
        <w:t xml:space="preserve"> </w:t>
      </w:r>
      <w:r>
        <w:rPr>
          <w:rFonts w:hint="eastAsia"/>
          <w:lang w:eastAsia="zh-CN"/>
        </w:rPr>
        <w:t>Evaluation</w:t>
      </w:r>
      <w:bookmarkEnd w:id="35"/>
    </w:p>
    <w:p w14:paraId="29CE153F" w14:textId="03910296"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715766">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6" w:name="_Toc89878351"/>
      <w:r>
        <w:rPr>
          <w:rFonts w:ascii="Century Schoolbook" w:hAnsi="Century Schoolbook" w:hint="eastAsia"/>
          <w:color w:val="auto"/>
          <w:sz w:val="24"/>
          <w:szCs w:val="24"/>
          <w:lang w:eastAsia="zh-CN"/>
        </w:rPr>
        <w:t>Evaluator</w:t>
      </w:r>
      <w:bookmarkEnd w:id="36"/>
    </w:p>
    <w:p w14:paraId="349E9364" w14:textId="5C165010" w:rsidR="00E410D1" w:rsidRPr="00E410D1" w:rsidRDefault="00E410D1" w:rsidP="00E410D1">
      <w:pPr>
        <w:spacing w:beforeLines="20" w:before="48" w:afterLines="20" w:after="48"/>
        <w:rPr>
          <w:lang w:eastAsia="zh-CN"/>
        </w:rPr>
      </w:pPr>
      <w:r w:rsidRPr="00E410D1">
        <w:rPr>
          <w:lang w:eastAsia="zh-CN"/>
        </w:rPr>
        <w:t xml:space="preserve">There are five evaluators, all of whom are fans of social networking and have accounts in all major social networks. All evaluators are students at the University of Glasgow. Three of them majoring in computer science, the other two are business students. </w:t>
      </w:r>
      <w:r w:rsidR="00653BF6">
        <w:rPr>
          <w:lang w:eastAsia="zh-CN"/>
        </w:rPr>
        <w:t>T</w:t>
      </w:r>
      <w:r w:rsidRPr="00E410D1">
        <w:rPr>
          <w:lang w:eastAsia="zh-CN"/>
        </w:rPr>
        <w: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7" w:name="_Toc89878352"/>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7"/>
    </w:p>
    <w:p w14:paraId="5E68E2FF" w14:textId="3406D243"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715766">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715766">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8" w:name="_Toc89878353"/>
      <w:r>
        <w:rPr>
          <w:rFonts w:ascii="Century Schoolbook" w:hAnsi="Century Schoolbook"/>
          <w:bCs w:val="0"/>
          <w:i w:val="0"/>
          <w:iCs w:val="0"/>
          <w:color w:val="000000" w:themeColor="text1"/>
          <w:lang w:eastAsia="zh-CN"/>
        </w:rPr>
        <w:t>Assessment steps</w:t>
      </w:r>
      <w:bookmarkEnd w:id="38"/>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lang w:eastAsia="zh-CN"/>
        </w:rPr>
      </w:pPr>
      <w:bookmarkStart w:id="39" w:name="_Toc89878354"/>
      <w:r>
        <w:rPr>
          <w:lang w:eastAsia="zh-CN"/>
        </w:rPr>
        <w:t>Result Summary</w:t>
      </w:r>
      <w:bookmarkEnd w:id="39"/>
    </w:p>
    <w:p w14:paraId="6A495BF0" w14:textId="10BE4E10" w:rsidR="002940B9" w:rsidRPr="002940B9" w:rsidRDefault="00786E1E" w:rsidP="00786E1E">
      <w:pPr>
        <w:spacing w:after="120"/>
        <w:rPr>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59"/>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F96AEF" w:rsidRDefault="002940B9" w:rsidP="00F54A8B">
            <w:pPr>
              <w:spacing w:before="0"/>
              <w:jc w:val="center"/>
              <w:rPr>
                <w:rFonts w:eastAsia="DengXian" w:cs="宋体"/>
                <w:b/>
                <w:bCs/>
                <w:color w:val="313131"/>
                <w:lang w:eastAsia="zh-CN"/>
              </w:rPr>
            </w:pPr>
            <w:r w:rsidRPr="00F96AEF">
              <w:rPr>
                <w:rFonts w:eastAsia="DengXian" w:cs="宋体"/>
                <w:b/>
                <w:bCs/>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Duration of Evaluators</w:t>
            </w:r>
          </w:p>
          <w:p w14:paraId="77BB1B5F" w14:textId="27481118" w:rsidR="002940B9" w:rsidRPr="00F96AEF" w:rsidRDefault="002940B9" w:rsidP="00F54A8B">
            <w:pPr>
              <w:spacing w:before="0"/>
              <w:jc w:val="center"/>
              <w:rPr>
                <w:rFonts w:eastAsia="DengXian" w:cs="宋体"/>
                <w:b/>
                <w:bCs/>
                <w:color w:val="000000"/>
                <w:lang w:eastAsia="zh-CN"/>
              </w:rPr>
            </w:pPr>
            <w:r w:rsidRPr="00F96AEF">
              <w:rPr>
                <w:rFonts w:eastAsia="DengXian" w:cs="宋体" w:hint="eastAsia"/>
                <w:b/>
                <w:bCs/>
                <w:color w:val="000000"/>
                <w:lang w:eastAsia="zh-CN"/>
              </w:rPr>
              <w:t>E</w:t>
            </w:r>
            <w:r w:rsidRPr="00F96AEF">
              <w:rPr>
                <w:rFonts w:eastAsia="DengXian" w:cs="宋体"/>
                <w:b/>
                <w:bCs/>
                <w:color w:val="000000"/>
                <w:lang w:eastAsia="zh-CN"/>
              </w:rPr>
              <w:t>xecute Tasks</w:t>
            </w:r>
            <w:r w:rsidR="009809ED" w:rsidRPr="00F96AEF">
              <w:rPr>
                <w:rFonts w:eastAsia="DengXian" w:cs="宋体" w:hint="eastAsia"/>
                <w:b/>
                <w:bCs/>
                <w:color w:val="000000"/>
                <w:lang w:eastAsia="zh-CN"/>
              </w:rPr>
              <w:t>(</w:t>
            </w:r>
            <w:r w:rsidR="009809ED" w:rsidRPr="00F96AEF">
              <w:rPr>
                <w:rFonts w:eastAsia="DengXian" w:cs="宋体"/>
                <w:b/>
                <w:bCs/>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45F5A389" w:rsidR="002940B9" w:rsidRPr="00F96AEF" w:rsidRDefault="002940B9" w:rsidP="00F54A8B">
            <w:pPr>
              <w:spacing w:before="0"/>
              <w:jc w:val="center"/>
              <w:rPr>
                <w:rFonts w:eastAsia="DengXian" w:cs="宋体"/>
                <w:b/>
                <w:bCs/>
                <w:color w:val="000000"/>
                <w:lang w:eastAsia="zh-CN"/>
              </w:rPr>
            </w:pPr>
            <w:r w:rsidRPr="00F96AEF">
              <w:rPr>
                <w:rFonts w:eastAsia="DengXian" w:cs="宋体"/>
                <w:b/>
                <w:bCs/>
                <w:color w:val="000000"/>
                <w:lang w:eastAsia="zh-CN"/>
              </w:rPr>
              <w:t>B. Send Post</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Pr="00F96AEF" w:rsidRDefault="00EF782E" w:rsidP="00F54A8B">
            <w:pPr>
              <w:spacing w:before="0"/>
              <w:jc w:val="center"/>
              <w:rPr>
                <w:rFonts w:eastAsia="DengXian" w:cs="宋体"/>
                <w:b/>
                <w:bCs/>
                <w:color w:val="C00000"/>
                <w:lang w:eastAsia="zh-CN"/>
              </w:rPr>
            </w:pPr>
            <w:r w:rsidRPr="00F96AEF">
              <w:rPr>
                <w:rFonts w:eastAsia="DengXian" w:cs="宋体" w:hint="eastAsia"/>
                <w:b/>
                <w:bCs/>
                <w:color w:val="000000" w:themeColor="text1"/>
                <w:lang w:eastAsia="zh-CN"/>
              </w:rPr>
              <w:t>C</w:t>
            </w:r>
            <w:r w:rsidRPr="00F96AEF">
              <w:rPr>
                <w:rFonts w:eastAsia="DengXian" w:cs="宋体"/>
                <w:b/>
                <w:bCs/>
                <w:color w:val="000000" w:themeColor="text1"/>
                <w:lang w:eastAsia="zh-CN"/>
              </w:rPr>
              <w:t>. I</w:t>
            </w:r>
            <w:r w:rsidRPr="00F96AEF">
              <w:rPr>
                <w:rFonts w:hint="eastAsia"/>
                <w:b/>
                <w:bCs/>
                <w:color w:val="000000" w:themeColor="text1"/>
                <w:lang w:eastAsia="zh-CN"/>
              </w:rPr>
              <w:t>nformation</w:t>
            </w:r>
            <w:r w:rsidRPr="00F96AEF">
              <w:rPr>
                <w:b/>
                <w:bCs/>
                <w:color w:val="000000" w:themeColor="text1"/>
                <w:lang w:eastAsia="zh-CN"/>
              </w:rPr>
              <w:t xml:space="preserve"> D</w:t>
            </w:r>
            <w:r w:rsidRPr="00F96AEF">
              <w:rPr>
                <w:rFonts w:hint="eastAsia"/>
                <w:b/>
                <w:bCs/>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7B8F9E99" w:rsidR="002940B9" w:rsidRPr="00F96AEF" w:rsidRDefault="00EF782E" w:rsidP="00F54A8B">
            <w:pPr>
              <w:spacing w:before="0"/>
              <w:jc w:val="center"/>
              <w:rPr>
                <w:rFonts w:eastAsia="DengXian" w:cs="宋体"/>
                <w:b/>
                <w:bCs/>
                <w:color w:val="000000"/>
                <w:lang w:eastAsia="zh-CN"/>
              </w:rPr>
            </w:pPr>
            <w:r w:rsidRPr="00F96AEF">
              <w:rPr>
                <w:rFonts w:eastAsia="DengXian" w:cs="宋体"/>
                <w:b/>
                <w:bCs/>
                <w:color w:val="000000"/>
                <w:lang w:eastAsia="zh-CN"/>
              </w:rPr>
              <w:t>D</w:t>
            </w:r>
            <w:r w:rsidR="002940B9" w:rsidRPr="00F96AEF">
              <w:rPr>
                <w:rFonts w:eastAsia="DengXian" w:cs="宋体"/>
                <w:b/>
                <w:bCs/>
                <w:color w:val="000000"/>
                <w:lang w:eastAsia="zh-CN"/>
              </w:rPr>
              <w:t>. Read Post</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4FC45FFF" w:rsidR="002940B9" w:rsidRPr="00F96AEF" w:rsidRDefault="00EF782E" w:rsidP="00F54A8B">
            <w:pPr>
              <w:spacing w:before="0"/>
              <w:jc w:val="center"/>
              <w:rPr>
                <w:rFonts w:eastAsia="DengXian" w:cs="宋体"/>
                <w:b/>
                <w:bCs/>
                <w:color w:val="000000"/>
                <w:lang w:eastAsia="zh-CN"/>
              </w:rPr>
            </w:pPr>
            <w:r w:rsidRPr="00F96AEF">
              <w:rPr>
                <w:rFonts w:eastAsia="DengXian" w:cs="宋体"/>
                <w:b/>
                <w:bCs/>
                <w:color w:val="000000"/>
                <w:lang w:eastAsia="zh-CN"/>
              </w:rPr>
              <w:t>E</w:t>
            </w:r>
            <w:r w:rsidR="002940B9" w:rsidRPr="00F96AEF">
              <w:rPr>
                <w:rFonts w:eastAsia="DengXian" w:cs="宋体"/>
                <w:b/>
                <w:bCs/>
                <w:color w:val="000000"/>
                <w:lang w:eastAsia="zh-CN"/>
              </w:rPr>
              <w:t>. Decr</w:t>
            </w:r>
            <w:r w:rsidR="002940B9" w:rsidRPr="00F96AEF">
              <w:rPr>
                <w:rFonts w:eastAsia="DengXian" w:cs="宋体" w:hint="eastAsia"/>
                <w:b/>
                <w:bCs/>
                <w:color w:val="000000"/>
                <w:lang w:eastAsia="zh-CN"/>
              </w:rPr>
              <w:t>y</w:t>
            </w:r>
            <w:r w:rsidR="002940B9" w:rsidRPr="00F96AEF">
              <w:rPr>
                <w:rFonts w:eastAsia="DengXian" w:cs="宋体"/>
                <w:b/>
                <w:bCs/>
                <w:color w:val="000000"/>
                <w:lang w:eastAsia="zh-CN"/>
              </w:rPr>
              <w:t>pt Post</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3BA3A2C3" w:rsidR="002940B9" w:rsidRPr="00F96AEF" w:rsidRDefault="00EF782E" w:rsidP="00F54A8B">
            <w:pPr>
              <w:spacing w:before="0"/>
              <w:jc w:val="center"/>
              <w:rPr>
                <w:rFonts w:eastAsia="DengXian" w:cs="宋体"/>
                <w:b/>
                <w:bCs/>
                <w:color w:val="000000"/>
                <w:lang w:eastAsia="zh-CN"/>
              </w:rPr>
            </w:pPr>
            <w:r w:rsidRPr="00F96AEF">
              <w:rPr>
                <w:rFonts w:eastAsia="DengXian" w:cs="宋体"/>
                <w:b/>
                <w:bCs/>
                <w:color w:val="000000"/>
                <w:lang w:eastAsia="zh-CN"/>
              </w:rPr>
              <w:t>F</w:t>
            </w:r>
            <w:r w:rsidR="002940B9" w:rsidRPr="00F96AEF">
              <w:rPr>
                <w:rFonts w:eastAsia="DengXian" w:cs="宋体"/>
                <w:b/>
                <w:bCs/>
                <w:color w:val="000000"/>
                <w:lang w:eastAsia="zh-CN"/>
              </w:rPr>
              <w:t>. Comment Post</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0FA7E69D" w:rsidR="002940B9" w:rsidRPr="00F96AEF" w:rsidRDefault="00EF782E" w:rsidP="00F54A8B">
            <w:pPr>
              <w:spacing w:before="0"/>
              <w:jc w:val="center"/>
              <w:rPr>
                <w:rFonts w:eastAsia="DengXian" w:cs="宋体"/>
                <w:b/>
                <w:bCs/>
                <w:color w:val="000000"/>
                <w:lang w:eastAsia="zh-CN"/>
              </w:rPr>
            </w:pPr>
            <w:r w:rsidRPr="00F96AEF">
              <w:rPr>
                <w:rFonts w:eastAsia="DengXian" w:cs="宋体"/>
                <w:b/>
                <w:bCs/>
                <w:color w:val="000000"/>
                <w:lang w:eastAsia="zh-CN"/>
              </w:rPr>
              <w:t>G</w:t>
            </w:r>
            <w:r w:rsidR="002940B9" w:rsidRPr="00F96AEF">
              <w:rPr>
                <w:rFonts w:eastAsia="DengXian" w:cs="宋体"/>
                <w:b/>
                <w:bCs/>
                <w:color w:val="000000"/>
                <w:lang w:eastAsia="zh-CN"/>
              </w:rPr>
              <w:t>. Search Post</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220D8E12"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w:t>
      </w:r>
      <w:r w:rsidR="00653BF6">
        <w:rPr>
          <w:lang w:eastAsia="zh-CN"/>
        </w:rPr>
        <w:t>T</w:t>
      </w:r>
      <w:r w:rsidR="00B532BA">
        <w:rPr>
          <w:lang w:eastAsia="zh-CN"/>
        </w:rPr>
        <w:t xml:space="preserve">he slow detection speed also has an impact on the </w:t>
      </w:r>
      <w:r w:rsidR="00653BF6">
        <w:rPr>
          <w:lang w:eastAsia="zh-CN"/>
        </w:rPr>
        <w:t>execution</w:t>
      </w:r>
      <w:r w:rsidR="00B532BA">
        <w:rPr>
          <w:lang w:eastAsia="zh-CN"/>
        </w:rPr>
        <w:t xml:space="preserve"> time.</w:t>
      </w:r>
    </w:p>
    <w:p w14:paraId="7C5FDB53" w14:textId="30479CD6" w:rsidR="004370B4" w:rsidRPr="00BB0ABE" w:rsidRDefault="00786E1E" w:rsidP="00786E1E">
      <w:pPr>
        <w:spacing w:before="0" w:after="120"/>
        <w:jc w:val="left"/>
        <w:rPr>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048"/>
        <w:gridCol w:w="1153"/>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F96AEF" w:rsidRDefault="002148FD" w:rsidP="002148FD">
            <w:pPr>
              <w:spacing w:before="0"/>
              <w:jc w:val="center"/>
              <w:rPr>
                <w:rFonts w:eastAsia="DengXian" w:cs="宋体"/>
                <w:b/>
                <w:bCs/>
                <w:color w:val="000000"/>
                <w:lang w:eastAsia="zh-CN"/>
              </w:rPr>
            </w:pPr>
            <w:r w:rsidRPr="00F96AEF">
              <w:rPr>
                <w:rFonts w:eastAsia="DengXian" w:cs="宋体"/>
                <w:b/>
                <w:bCs/>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F96AEF" w:rsidRDefault="002148FD" w:rsidP="002148FD">
            <w:pPr>
              <w:spacing w:before="0"/>
              <w:jc w:val="center"/>
              <w:rPr>
                <w:rFonts w:eastAsia="DengXian" w:cs="宋体"/>
                <w:b/>
                <w:bCs/>
                <w:color w:val="000000"/>
                <w:lang w:eastAsia="zh-CN"/>
              </w:rPr>
            </w:pPr>
            <w:r w:rsidRPr="00F96AEF">
              <w:rPr>
                <w:rFonts w:eastAsia="DengXian" w:cs="宋体"/>
                <w:b/>
                <w:bCs/>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F96AEF" w:rsidRDefault="002148FD" w:rsidP="002148FD">
            <w:pPr>
              <w:spacing w:before="0"/>
              <w:jc w:val="center"/>
              <w:rPr>
                <w:rFonts w:eastAsia="DengXian" w:cs="宋体"/>
                <w:b/>
                <w:bCs/>
                <w:color w:val="000000"/>
                <w:lang w:eastAsia="zh-CN"/>
              </w:rPr>
            </w:pPr>
            <w:r w:rsidRPr="00F96AEF">
              <w:rPr>
                <w:rFonts w:eastAsia="DengXian" w:cs="宋体"/>
                <w:b/>
                <w:bCs/>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F96AEF" w:rsidRDefault="00E27336" w:rsidP="00E27336">
            <w:pPr>
              <w:spacing w:before="0"/>
              <w:jc w:val="center"/>
              <w:rPr>
                <w:rFonts w:eastAsia="DengXian" w:cs="宋体"/>
                <w:b/>
                <w:bCs/>
                <w:color w:val="000000"/>
                <w:lang w:eastAsia="zh-CN"/>
              </w:rPr>
            </w:pPr>
            <w:r w:rsidRPr="00F96AEF">
              <w:rPr>
                <w:rFonts w:eastAsia="DengXian" w:cs="宋体"/>
                <w:b/>
                <w:bCs/>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4940BCB6" w:rsidR="00786E1E" w:rsidRDefault="00DE57B4" w:rsidP="00DE57B4">
      <w:pPr>
        <w:spacing w:after="120"/>
        <w:rPr>
          <w:rFonts w:ascii="微软雅黑" w:eastAsia="微软雅黑" w:hAnsi="微软雅黑" w:cs="微软雅黑"/>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w:t>
      </w:r>
      <w:r w:rsidR="00F42329">
        <w:rPr>
          <w:lang w:eastAsia="zh-CN"/>
        </w:rPr>
        <w:t xml:space="preserve">The second part of the questionnaire results </w:t>
      </w:r>
      <w:r w:rsidRPr="00DE57B4">
        <w:rPr>
          <w:lang w:eastAsia="zh-CN"/>
        </w:rPr>
        <w:t>are as follows</w:t>
      </w:r>
      <w:r w:rsidR="00F42329">
        <w:rPr>
          <w:lang w:eastAsia="zh-CN"/>
        </w:rPr>
        <w:t>; The module elects each section</w:t>
      </w:r>
      <w:r w:rsidR="006E2CD2" w:rsidRPr="006E2CD2">
        <w:rPr>
          <w:lang w:eastAsia="zh-CN"/>
        </w:rPr>
        <w:t xml:space="preserve"> with the most votes</w:t>
      </w:r>
      <w:r w:rsidR="006E2CD2">
        <w:rPr>
          <w:lang w:eastAsia="zh-CN"/>
        </w:rPr>
        <w:t>.</w:t>
      </w:r>
    </w:p>
    <w:tbl>
      <w:tblPr>
        <w:tblW w:w="7730" w:type="dxa"/>
        <w:jc w:val="center"/>
        <w:tblLook w:val="04A0" w:firstRow="1" w:lastRow="0" w:firstColumn="1" w:lastColumn="0" w:noHBand="0" w:noVBand="1"/>
      </w:tblPr>
      <w:tblGrid>
        <w:gridCol w:w="1704"/>
        <w:gridCol w:w="1439"/>
        <w:gridCol w:w="1646"/>
        <w:gridCol w:w="1813"/>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D3198D8"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Worst</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2C199BE" w:rsidR="004E21BC" w:rsidRPr="00F96AEF" w:rsidRDefault="004E21BC" w:rsidP="004E21BC">
            <w:pPr>
              <w:spacing w:before="0"/>
              <w:jc w:val="center"/>
              <w:rPr>
                <w:rFonts w:eastAsia="DengXian" w:cs="宋体"/>
                <w:b/>
                <w:bCs/>
                <w:color w:val="000000"/>
                <w:lang w:eastAsia="zh-CN"/>
              </w:rPr>
            </w:pPr>
            <w:r w:rsidRPr="00F96AEF">
              <w:rPr>
                <w:rFonts w:eastAsia="DengXian" w:cs="宋体"/>
                <w:b/>
                <w:bCs/>
                <w:color w:val="000000"/>
                <w:lang w:eastAsia="zh-CN"/>
              </w:rPr>
              <w:t>Best</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74AB33B" w:rsidR="00BC18A4" w:rsidRDefault="00BC18A4" w:rsidP="001F299B">
      <w:pPr>
        <w:rPr>
          <w:lang w:eastAsia="zh-CN"/>
        </w:rPr>
      </w:pPr>
      <w:r w:rsidRPr="00BC18A4">
        <w:rPr>
          <w:lang w:eastAsia="zh-CN"/>
        </w:rPr>
        <w:t xml:space="preserve">Based on the above conclusions, all evaluators agreed that the system was workable, easy to learn and easy to use. </w:t>
      </w:r>
      <w:r w:rsidR="00F42329">
        <w:rPr>
          <w:lang w:eastAsia="zh-CN"/>
        </w:rPr>
        <w:t>However, the main question</w:t>
      </w:r>
      <w:r w:rsidRPr="00BC18A4">
        <w:rPr>
          <w:lang w:eastAsia="zh-CN"/>
        </w:rPr>
        <w:t xml:space="preserve"> is whether people need such a social network. SafeTweet’s original design vision of creating a secure workplace social network where users can safely share workplace updates or secrets will only be </w:t>
      </w:r>
      <w:proofErr w:type="spellStart"/>
      <w:r w:rsidR="00F42329">
        <w:rPr>
          <w:lang w:eastAsia="zh-CN"/>
        </w:rPr>
        <w:t>realised</w:t>
      </w:r>
      <w:proofErr w:type="spellEnd"/>
      <w:r w:rsidRPr="00BC18A4">
        <w:rPr>
          <w:lang w:eastAsia="zh-CN"/>
        </w:rPr>
        <w:t xml:space="preserve">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47CABBCB" w:rsidR="00BC18A4" w:rsidRDefault="00BC18A4" w:rsidP="00DC1736">
      <w:pPr>
        <w:pStyle w:val="a0"/>
        <w:numPr>
          <w:ilvl w:val="0"/>
          <w:numId w:val="12"/>
        </w:numPr>
        <w:rPr>
          <w:lang w:eastAsia="zh-CN"/>
        </w:rPr>
      </w:pPr>
      <w:r w:rsidRPr="00BC18A4">
        <w:rPr>
          <w:lang w:eastAsia="zh-CN"/>
        </w:rPr>
        <w:t>The encryption function is unique,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485E8DD7" w:rsidR="00BC18A4" w:rsidRDefault="00BC18A4" w:rsidP="00DC1736">
      <w:pPr>
        <w:pStyle w:val="a0"/>
        <w:numPr>
          <w:ilvl w:val="0"/>
          <w:numId w:val="12"/>
        </w:numPr>
        <w:rPr>
          <w:lang w:eastAsia="zh-CN"/>
        </w:rPr>
      </w:pPr>
      <w:r w:rsidRPr="00BC18A4">
        <w:rPr>
          <w:lang w:eastAsia="zh-CN"/>
        </w:rPr>
        <w:lastRenderedPageBreak/>
        <w:t xml:space="preserve">A series of measures to prevent </w:t>
      </w:r>
      <w:r w:rsidR="00F42329">
        <w:rPr>
          <w:lang w:eastAsia="zh-CN"/>
        </w:rPr>
        <w:t>private posts</w:t>
      </w:r>
      <w:r w:rsidRPr="00BC18A4">
        <w:rPr>
          <w:lang w:eastAsia="zh-CN"/>
        </w:rPr>
        <w:t xml:space="preserve"> transmission </w:t>
      </w:r>
      <w:r>
        <w:rPr>
          <w:lang w:eastAsia="zh-CN"/>
        </w:rPr>
        <w:t>is</w:t>
      </w:r>
      <w:r w:rsidRPr="00BC18A4">
        <w:rPr>
          <w:lang w:eastAsia="zh-CN"/>
        </w:rPr>
        <w:t xml:space="preserve"> very effective</w:t>
      </w:r>
      <w:r>
        <w:rPr>
          <w:lang w:eastAsia="zh-CN"/>
        </w:rPr>
        <w:t>.</w:t>
      </w:r>
    </w:p>
    <w:p w14:paraId="69FFED62" w14:textId="317B864A" w:rsidR="00BC18A4" w:rsidRPr="00BC18A4" w:rsidRDefault="00BC18A4" w:rsidP="00DC1736">
      <w:pPr>
        <w:pStyle w:val="a0"/>
        <w:numPr>
          <w:ilvl w:val="0"/>
          <w:numId w:val="12"/>
        </w:numPr>
        <w:rPr>
          <w:lang w:eastAsia="zh-CN"/>
        </w:rPr>
      </w:pPr>
      <w:r>
        <w:rPr>
          <w:lang w:eastAsia="zh-CN"/>
        </w:rPr>
        <w:t>T</w:t>
      </w:r>
      <w:r w:rsidRPr="00BC18A4">
        <w:rPr>
          <w:lang w:eastAsia="zh-CN"/>
        </w:rPr>
        <w:t xml:space="preserve">he anonymous module in the comments section is also </w:t>
      </w:r>
      <w:r w:rsidR="00F42329">
        <w:rPr>
          <w:lang w:eastAsia="zh-CN"/>
        </w:rPr>
        <w:t>handy</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2A3DDE7D" w14:textId="744F7ABA" w:rsidR="00BF25C7" w:rsidRDefault="00C5282F" w:rsidP="001866FF">
      <w:pPr>
        <w:pStyle w:val="a0"/>
        <w:numPr>
          <w:ilvl w:val="0"/>
          <w:numId w:val="13"/>
        </w:numPr>
        <w:rPr>
          <w:lang w:eastAsia="zh-CN"/>
        </w:rPr>
      </w:pPr>
      <w:r>
        <w:rPr>
          <w:rFonts w:hint="eastAsia"/>
          <w:lang w:eastAsia="zh-CN"/>
        </w:rPr>
        <w:t>Few</w:t>
      </w:r>
      <w:r>
        <w:rPr>
          <w:lang w:eastAsia="zh-CN"/>
        </w:rPr>
        <w:t xml:space="preserve"> </w:t>
      </w:r>
      <w:r w:rsidR="00BC18A4" w:rsidRPr="00BC18A4">
        <w:rPr>
          <w:lang w:eastAsia="zh-CN"/>
        </w:rPr>
        <w:t>sensitive information cannot be detected.</w:t>
      </w:r>
    </w:p>
    <w:p w14:paraId="1FD2DC18" w14:textId="1CEBA209" w:rsidR="00BC18A4" w:rsidRDefault="00BC18A4" w:rsidP="00BC18A4">
      <w:pPr>
        <w:pStyle w:val="2"/>
        <w:rPr>
          <w:lang w:eastAsia="zh-CN"/>
        </w:rPr>
      </w:pPr>
      <w:bookmarkStart w:id="40" w:name="_Toc89878355"/>
      <w:r>
        <w:rPr>
          <w:lang w:eastAsia="zh-CN"/>
        </w:rPr>
        <w:t>Future Work</w:t>
      </w:r>
      <w:bookmarkEnd w:id="40"/>
    </w:p>
    <w:p w14:paraId="6A868F18" w14:textId="383C990E"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w:t>
      </w:r>
      <w:proofErr w:type="spellStart"/>
      <w:r w:rsidR="00F42329">
        <w:rPr>
          <w:lang w:eastAsia="zh-CN"/>
        </w:rPr>
        <w:t>optimising</w:t>
      </w:r>
      <w:proofErr w:type="spellEnd"/>
      <w:r w:rsidRPr="00CB7675">
        <w:rPr>
          <w:lang w:eastAsia="zh-CN"/>
        </w:rPr>
        <w:t xml:space="preserve"> the algorithm and adopting better model invocation methods. The </w:t>
      </w:r>
      <w:proofErr w:type="spellStart"/>
      <w:r w:rsidR="00F42329">
        <w:rPr>
          <w:lang w:eastAsia="zh-CN"/>
        </w:rPr>
        <w:t>optimisation</w:t>
      </w:r>
      <w:proofErr w:type="spellEnd"/>
      <w:r w:rsidRPr="00CB7675">
        <w:rPr>
          <w:lang w:eastAsia="zh-CN"/>
        </w:rPr>
        <w:t xml:space="preserve"> algorithm can improve the speed by modifying the </w:t>
      </w:r>
      <w:r w:rsidR="00F42329">
        <w:rPr>
          <w:lang w:eastAsia="zh-CN"/>
        </w:rPr>
        <w:t>practice</w:t>
      </w:r>
      <w:r w:rsidRPr="00CB7675">
        <w:rPr>
          <w:lang w:eastAsia="zh-CN"/>
        </w:rPr>
        <w:t xml:space="preserve"> and process of data pretreatment. The model call method is the current faster call method that the author tried. </w:t>
      </w:r>
      <w:r w:rsidR="00F42329">
        <w:rPr>
          <w:lang w:eastAsia="zh-CN"/>
        </w:rPr>
        <w:t>A more suitable model call package may be needed to solve this problem</w:t>
      </w:r>
      <w:r w:rsidRPr="00CB7675">
        <w:rPr>
          <w:lang w:eastAsia="zh-CN"/>
        </w:rPr>
        <w:t xml:space="preserve">, or the project will be developed with The Python framework Django in the future. The second thing to tackle is more elegant encryption. SafeTweet currently uses Base64 for plain text transcoding in a sloppy way. If asymmetric encryption can be adopted to transfer the key </w:t>
      </w:r>
      <w:r w:rsidR="00F42329">
        <w:rPr>
          <w:lang w:eastAsia="zh-CN"/>
        </w:rPr>
        <w:t>securely</w:t>
      </w:r>
      <w:r w:rsidRPr="00CB7675">
        <w:rPr>
          <w:lang w:eastAsia="zh-CN"/>
        </w:rPr>
        <w:t xml:space="preserve">, the existence and availability of encryption will be </w:t>
      </w:r>
      <w:r w:rsidR="00F42329">
        <w:rPr>
          <w:lang w:eastAsia="zh-CN"/>
        </w:rPr>
        <w:t>significantly</w:t>
      </w:r>
      <w:r w:rsidRPr="00CB7675">
        <w:rPr>
          <w:lang w:eastAsia="zh-CN"/>
        </w:rPr>
        <w:t xml:space="preserve">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be helped by adding recruitment and job-hunting functions to SafeTweet.</w:t>
      </w:r>
      <w:r>
        <w:rPr>
          <w:lang w:eastAsia="zh-CN"/>
        </w:rPr>
        <w:t xml:space="preserve"> </w:t>
      </w:r>
      <w:r w:rsidRPr="00CB7675">
        <w:rPr>
          <w:lang w:eastAsia="zh-CN"/>
        </w:rPr>
        <w:t xml:space="preserve">Finally, I will continue to complete </w:t>
      </w:r>
      <w:r w:rsidR="00F42329">
        <w:rPr>
          <w:lang w:eastAsia="zh-CN"/>
        </w:rPr>
        <w:t>more essential</w:t>
      </w:r>
      <w:r w:rsidRPr="00CB7675">
        <w:rPr>
          <w:lang w:eastAsia="zh-CN"/>
        </w:rPr>
        <w:t xml:space="preserve">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1" w:name="_Toc89878356"/>
      <w:r>
        <w:lastRenderedPageBreak/>
        <w:t>Conclusion</w:t>
      </w:r>
      <w:bookmarkEnd w:id="41"/>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3C73F35B"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w:t>
      </w:r>
      <w:r w:rsidR="00032020">
        <w:rPr>
          <w:lang w:eastAsia="zh-CN"/>
        </w:rPr>
        <w:t>Naïve</w:t>
      </w:r>
      <w:r w:rsidRPr="00173B78">
        <w:rPr>
          <w:lang w:eastAsia="zh-CN"/>
        </w:rPr>
        <w:t xml:space="preserve"> Bayes with the best performance is selected as the sensitive information detection model. </w:t>
      </w:r>
      <w:r w:rsidR="00AC7112" w:rsidRPr="00AC7112">
        <w:rPr>
          <w:lang w:eastAsia="zh-CN"/>
        </w:rPr>
        <w:t>The machine learning model has been successfully deployed to JavaScript projects through the proper use of various methods.</w:t>
      </w:r>
      <w:r w:rsidR="00AC7112">
        <w:rPr>
          <w:lang w:eastAsia="zh-CN"/>
        </w:rPr>
        <w:t xml:space="preserve">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250F8064" w14:textId="77777777" w:rsidR="00E20ECB"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w:t>
      </w:r>
      <w:r w:rsidR="00F3022E">
        <w:rPr>
          <w:lang w:eastAsia="zh-CN"/>
        </w:rPr>
        <w:t xml:space="preserve">modified interfaces according to </w:t>
      </w:r>
      <w:r w:rsidR="00F42329">
        <w:rPr>
          <w:lang w:eastAsia="zh-CN"/>
        </w:rPr>
        <w:t>user experienc</w:t>
      </w:r>
      <w:r w:rsidR="00F3022E">
        <w:rPr>
          <w:lang w:eastAsia="zh-CN"/>
        </w:rPr>
        <w:t>e</w:t>
      </w:r>
      <w:r w:rsidR="001F299B" w:rsidRPr="001F299B">
        <w:rPr>
          <w:lang w:eastAsia="zh-CN"/>
        </w:rPr>
        <w:t xml:space="preserve">. </w:t>
      </w:r>
    </w:p>
    <w:p w14:paraId="410CD4A8" w14:textId="0A95EC0E" w:rsidR="00E37976" w:rsidRDefault="00E20ECB" w:rsidP="001F299B">
      <w:pPr>
        <w:rPr>
          <w:lang w:eastAsia="zh-CN"/>
        </w:rPr>
      </w:pPr>
      <w:r w:rsidRPr="00E20ECB">
        <w:rPr>
          <w:lang w:eastAsia="zh-CN"/>
        </w:rPr>
        <w:t>SafeTweet is a groundbreaking new social network that meets people's need to communicate about their careers safely and openly</w:t>
      </w:r>
      <w:r>
        <w:rPr>
          <w:lang w:eastAsia="zh-CN"/>
        </w:rPr>
        <w:t xml:space="preserve">. It </w:t>
      </w:r>
      <w:r w:rsidRPr="00E20ECB">
        <w:rPr>
          <w:lang w:eastAsia="zh-CN"/>
        </w:rPr>
        <w:t xml:space="preserve">even </w:t>
      </w:r>
      <w:r w:rsidR="00E23805">
        <w:rPr>
          <w:lang w:eastAsia="zh-CN"/>
        </w:rPr>
        <w:t xml:space="preserve">might </w:t>
      </w:r>
      <w:r w:rsidRPr="00E20ECB">
        <w:rPr>
          <w:lang w:eastAsia="zh-CN"/>
        </w:rPr>
        <w:t xml:space="preserve">improve </w:t>
      </w:r>
      <w:r>
        <w:rPr>
          <w:lang w:eastAsia="zh-CN"/>
        </w:rPr>
        <w:t xml:space="preserve">people’s </w:t>
      </w:r>
      <w:r w:rsidRPr="00E20ECB">
        <w:rPr>
          <w:lang w:eastAsia="zh-CN"/>
        </w:rPr>
        <w:t xml:space="preserve">chances of finding </w:t>
      </w:r>
      <w:r w:rsidR="00E23805">
        <w:rPr>
          <w:lang w:eastAsia="zh-CN"/>
        </w:rPr>
        <w:t>a</w:t>
      </w:r>
      <w:r w:rsidRPr="00E20ECB">
        <w:rPr>
          <w:lang w:eastAsia="zh-CN"/>
        </w:rPr>
        <w:t xml:space="preserve"> </w:t>
      </w:r>
      <w:r w:rsidR="00E23805">
        <w:rPr>
          <w:lang w:eastAsia="zh-CN"/>
        </w:rPr>
        <w:t>suitable</w:t>
      </w:r>
      <w:r w:rsidRPr="00E20ECB">
        <w:rPr>
          <w:lang w:eastAsia="zh-CN"/>
        </w:rPr>
        <w:t xml:space="preserve"> job.</w:t>
      </w:r>
      <w:r>
        <w:rPr>
          <w:lang w:eastAsia="zh-CN"/>
        </w:rPr>
        <w:t xml:space="preserve"> </w:t>
      </w:r>
      <w:r w:rsidR="00E23805">
        <w:rPr>
          <w:lang w:eastAsia="zh-CN"/>
        </w:rPr>
        <w:t>After much polishing,</w:t>
      </w:r>
      <w:r w:rsidR="00E23805" w:rsidRPr="00E23805">
        <w:rPr>
          <w:lang w:eastAsia="zh-CN"/>
        </w:rPr>
        <w:t xml:space="preserve"> SafeTweet </w:t>
      </w:r>
      <w:r w:rsidR="00E23805">
        <w:rPr>
          <w:lang w:eastAsia="zh-CN"/>
        </w:rPr>
        <w:t>may become a</w:t>
      </w:r>
      <w:r w:rsidR="00E23805" w:rsidRPr="00E23805">
        <w:rPr>
          <w:lang w:eastAsia="zh-CN"/>
        </w:rPr>
        <w:t xml:space="preserve"> robust and mature social network</w:t>
      </w:r>
      <w:r w:rsidR="00E23805">
        <w:rPr>
          <w:lang w:eastAsia="zh-CN"/>
        </w:rPr>
        <w:t xml:space="preserve"> </w:t>
      </w:r>
      <w:r w:rsidR="00E23805" w:rsidRPr="001F299B">
        <w:rPr>
          <w:lang w:eastAsia="zh-CN"/>
        </w:rPr>
        <w:t>in the future</w:t>
      </w:r>
      <w:r w:rsidR="001F299B" w:rsidRPr="001F299B">
        <w:rPr>
          <w:lang w:eastAsia="zh-CN"/>
        </w:rPr>
        <w:t>.</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2" w:name="_Toc89878357"/>
      <w:r>
        <w:rPr>
          <w:rFonts w:hint="eastAsia"/>
          <w:lang w:eastAsia="zh-CN"/>
        </w:rPr>
        <w:lastRenderedPageBreak/>
        <w:t>Requirement</w:t>
      </w:r>
      <w:r>
        <w:rPr>
          <w:lang w:eastAsia="zh-CN"/>
        </w:rPr>
        <w:t xml:space="preserve"> </w:t>
      </w:r>
      <w:r>
        <w:rPr>
          <w:rFonts w:hint="eastAsia"/>
          <w:lang w:eastAsia="zh-CN"/>
        </w:rPr>
        <w:t>List</w:t>
      </w:r>
      <w:bookmarkEnd w:id="42"/>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4EE50E5B" w:rsidR="006E2CD2" w:rsidRPr="002D29A7" w:rsidRDefault="006E2CD2" w:rsidP="00490A74">
            <w:pPr>
              <w:spacing w:beforeLines="20" w:before="48" w:afterLines="20" w:after="48"/>
              <w:jc w:val="center"/>
            </w:pPr>
            <w:r w:rsidRPr="002D29A7">
              <w:t>Send Post</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4464A27C" w:rsidR="00E410D1" w:rsidRPr="002D29A7" w:rsidRDefault="00E410D1" w:rsidP="00490A74">
            <w:pPr>
              <w:spacing w:beforeLines="20" w:before="48" w:afterLines="20" w:after="48"/>
              <w:jc w:val="center"/>
            </w:pPr>
            <w:r w:rsidRPr="002D29A7">
              <w:t>Read Post</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63BA3853" w:rsidR="00E410D1" w:rsidRPr="002D29A7" w:rsidRDefault="00E410D1" w:rsidP="00490A74">
            <w:pPr>
              <w:spacing w:beforeLines="20" w:before="48" w:afterLines="20" w:after="48"/>
              <w:jc w:val="center"/>
            </w:pPr>
            <w:r w:rsidRPr="002D29A7">
              <w:t>Decrypt Post</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A0FBAB7" w:rsidR="00E410D1" w:rsidRPr="002D29A7" w:rsidRDefault="00E410D1" w:rsidP="00490A74">
            <w:pPr>
              <w:spacing w:beforeLines="20" w:before="48" w:afterLines="20" w:after="48"/>
              <w:jc w:val="center"/>
            </w:pPr>
            <w:r w:rsidRPr="002D29A7">
              <w:t>Comment Post</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487AF444" w:rsidR="00E410D1" w:rsidRPr="002D29A7" w:rsidRDefault="00E410D1" w:rsidP="00490A74">
            <w:pPr>
              <w:spacing w:beforeLines="20" w:before="48" w:afterLines="20" w:after="48"/>
              <w:jc w:val="center"/>
            </w:pPr>
            <w:r w:rsidRPr="002D29A7">
              <w:t>Search Post</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3" w:name="_Toc89878358"/>
      <w:r>
        <w:rPr>
          <w:rFonts w:hint="eastAsia"/>
          <w:lang w:eastAsia="zh-CN"/>
        </w:rPr>
        <w:lastRenderedPageBreak/>
        <w:t>Screenshots</w:t>
      </w:r>
      <w:bookmarkEnd w:id="43"/>
    </w:p>
    <w:p w14:paraId="5D7E9E81" w14:textId="757315B4" w:rsidR="009F5279" w:rsidRPr="009F5279" w:rsidRDefault="009F5279" w:rsidP="009F5279">
      <w:pPr>
        <w:rPr>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lang w:eastAsia="zh-CN"/>
        </w:rPr>
      </w:pPr>
    </w:p>
    <w:p w14:paraId="73107D2C" w14:textId="590F56D5" w:rsidR="009F5279" w:rsidRPr="00062714" w:rsidRDefault="00062714" w:rsidP="00162C5F">
      <w:pPr>
        <w:spacing w:before="120" w:after="120"/>
        <w:rPr>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 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have a sensitive message, please anonymous.</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sers can be 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sers can be 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4" w:name="_Toc89878359"/>
      <w:r>
        <w:lastRenderedPageBreak/>
        <w:t>Task List</w:t>
      </w:r>
      <w:bookmarkEnd w:id="44"/>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174"/>
        <w:gridCol w:w="827"/>
        <w:gridCol w:w="1259"/>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F96AEF" w:rsidRDefault="00490A74" w:rsidP="00490A74">
            <w:pPr>
              <w:spacing w:beforeLines="20" w:before="48" w:afterLines="20" w:after="48"/>
              <w:jc w:val="center"/>
              <w:rPr>
                <w:rFonts w:eastAsia="DengXian" w:cs="Times New Roman"/>
                <w:b/>
                <w:bCs/>
                <w:color w:val="313131"/>
                <w:lang w:eastAsia="zh-CN"/>
              </w:rPr>
            </w:pPr>
            <w:r w:rsidRPr="00F96AEF">
              <w:rPr>
                <w:rFonts w:eastAsia="DengXian" w:cs="Times New Roman"/>
                <w:b/>
                <w:bCs/>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F96AEF" w:rsidRDefault="00490A74" w:rsidP="00490A74">
            <w:pPr>
              <w:spacing w:beforeLines="20" w:before="48" w:afterLines="20" w:after="48"/>
              <w:jc w:val="center"/>
              <w:rPr>
                <w:rFonts w:eastAsia="DengXian" w:cs="Times New Roman"/>
                <w:b/>
                <w:bCs/>
                <w:color w:val="313131"/>
                <w:lang w:eastAsia="zh-CN"/>
              </w:rPr>
            </w:pPr>
            <w:r w:rsidRPr="00F96AEF">
              <w:rPr>
                <w:rFonts w:eastAsia="DengXian" w:cs="Times New Roman"/>
                <w:b/>
                <w:bCs/>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F96AEF" w:rsidRDefault="00490A74" w:rsidP="00490A74">
            <w:pPr>
              <w:spacing w:beforeLines="20" w:before="48" w:afterLines="20" w:after="48"/>
              <w:jc w:val="center"/>
              <w:rPr>
                <w:rFonts w:eastAsia="DengXian" w:cs="Times New Roman"/>
                <w:b/>
                <w:bCs/>
                <w:color w:val="313131"/>
                <w:lang w:eastAsia="zh-CN"/>
              </w:rPr>
            </w:pPr>
            <w:r w:rsidRPr="00F96AEF">
              <w:rPr>
                <w:rFonts w:eastAsia="DengXian" w:cs="Times New Roman"/>
                <w:b/>
                <w:bCs/>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F96AEF" w:rsidRDefault="00490A74" w:rsidP="00490A74">
            <w:pPr>
              <w:spacing w:beforeLines="20" w:before="48" w:afterLines="20" w:after="48"/>
              <w:jc w:val="center"/>
              <w:rPr>
                <w:rFonts w:eastAsia="DengXian" w:cs="Times New Roman"/>
                <w:b/>
                <w:bCs/>
                <w:color w:val="313131"/>
                <w:lang w:eastAsia="zh-CN"/>
              </w:rPr>
            </w:pPr>
            <w:r w:rsidRPr="00F96AEF">
              <w:rPr>
                <w:rFonts w:eastAsia="DengXian" w:cs="Times New Roman"/>
                <w:b/>
                <w:bCs/>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31F45659"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05A16A94"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1C8265DE"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8AAEAB"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5" w:name="_Toc89878360"/>
      <w:r>
        <w:rPr>
          <w:lang w:eastAsia="zh-CN"/>
        </w:rPr>
        <w:lastRenderedPageBreak/>
        <w:t>Questionnaire</w:t>
      </w:r>
      <w:bookmarkEnd w:id="45"/>
    </w:p>
    <w:tbl>
      <w:tblPr>
        <w:tblW w:w="8505" w:type="dxa"/>
        <w:tblInd w:w="-5" w:type="dxa"/>
        <w:tblLook w:val="04A0" w:firstRow="1" w:lastRow="0" w:firstColumn="1" w:lastColumn="0" w:noHBand="0" w:noVBand="1"/>
      </w:tblPr>
      <w:tblGrid>
        <w:gridCol w:w="497"/>
        <w:gridCol w:w="6028"/>
        <w:gridCol w:w="1980"/>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F96AEF" w:rsidRDefault="00AC50B8" w:rsidP="007F19C3">
            <w:pPr>
              <w:spacing w:beforeLines="20" w:before="48" w:afterLines="20" w:after="48"/>
              <w:jc w:val="center"/>
              <w:rPr>
                <w:rFonts w:eastAsia="DengXian" w:cs="Times New Roman"/>
                <w:b/>
                <w:bCs/>
                <w:color w:val="000000"/>
              </w:rPr>
            </w:pPr>
            <w:r w:rsidRPr="00F96AEF">
              <w:rPr>
                <w:rFonts w:eastAsia="DengXian" w:cs="Times New Roman"/>
                <w:b/>
                <w:bCs/>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F96AEF" w:rsidRDefault="00AC50B8" w:rsidP="007F19C3">
            <w:pPr>
              <w:spacing w:beforeLines="20" w:before="48" w:afterLines="20" w:after="48"/>
              <w:jc w:val="center"/>
              <w:rPr>
                <w:rFonts w:eastAsia="DengXian" w:cs="Times New Roman"/>
                <w:b/>
                <w:bCs/>
                <w:color w:val="000000"/>
              </w:rPr>
            </w:pPr>
            <w:r w:rsidRPr="00F96AEF">
              <w:rPr>
                <w:rFonts w:eastAsia="DengXian" w:cs="Times New Roman"/>
                <w:b/>
                <w:bCs/>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F96AEF" w:rsidRDefault="00AC50B8" w:rsidP="007F19C3">
            <w:pPr>
              <w:spacing w:beforeLines="20" w:before="48" w:afterLines="20" w:after="48"/>
              <w:jc w:val="center"/>
              <w:rPr>
                <w:rFonts w:eastAsia="DengXian" w:cs="Times New Roman"/>
                <w:b/>
                <w:bCs/>
                <w:color w:val="000000"/>
              </w:rPr>
            </w:pPr>
            <w:r w:rsidRPr="00F96AEF">
              <w:rPr>
                <w:rFonts w:eastAsia="DengXian" w:cs="Times New Roman"/>
                <w:b/>
                <w:bCs/>
                <w:color w:val="000000"/>
              </w:rPr>
              <w:t>Score</w:t>
            </w:r>
            <w:r w:rsidRPr="00F96AEF">
              <w:rPr>
                <w:rFonts w:eastAsia="DengXian" w:cs="Times New Roman"/>
                <w:b/>
                <w:bCs/>
                <w:color w:val="000000"/>
              </w:rPr>
              <w:br/>
            </w:r>
            <w:r w:rsidRPr="00F96AEF">
              <w:rPr>
                <w:rFonts w:eastAsia="DengXian" w:cs="Times New Roman"/>
                <w:color w:val="000000"/>
                <w:sz w:val="18"/>
                <w:szCs w:val="18"/>
              </w:rPr>
              <w:t>1 - Strongly disagree</w:t>
            </w:r>
            <w:r w:rsidRPr="00F96AEF">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4A0DD6C3" w:rsidR="00AC50B8" w:rsidRPr="0015072A" w:rsidRDefault="00EF782E" w:rsidP="007F19C3">
            <w:pPr>
              <w:spacing w:beforeLines="20" w:before="48" w:afterLines="20" w:after="48"/>
              <w:jc w:val="left"/>
              <w:rPr>
                <w:rFonts w:eastAsia="DengXian" w:cs="Times New Roman"/>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00AC50B8" w:rsidRPr="0015072A">
              <w:rPr>
                <w:rFonts w:eastAsia="DengXian" w:cs="Times New Roman"/>
                <w:color w:val="000000"/>
              </w:rPr>
              <w:t xml:space="preserve">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3F1BA7B1"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Search</w:t>
            </w:r>
            <w:r w:rsidR="0021274F" w:rsidRPr="0015072A">
              <w:rPr>
                <w:rFonts w:eastAsia="DengXian" w:cs="Times New Roman"/>
                <w:color w:val="000000"/>
              </w:rPr>
              <w:t xml:space="preserve"> </w:t>
            </w:r>
            <w:r w:rsidR="0021274F">
              <w:rPr>
                <w:rFonts w:eastAsia="DengXian" w:cs="Times New Roman"/>
                <w:color w:val="000000"/>
              </w:rPr>
              <w:t>Post</w:t>
            </w:r>
            <w:r w:rsidRPr="0015072A">
              <w:rPr>
                <w:rFonts w:eastAsia="DengXian" w:cs="Times New Roman"/>
                <w:color w:val="000000"/>
              </w:rPr>
              <w:t xml:space="preserve">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303D5EB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6D27047B"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0021274F">
              <w:rPr>
                <w:rFonts w:eastAsia="DengXian" w:cs="Times New Roman"/>
                <w:color w:val="000000"/>
              </w:rPr>
              <w:t>Post</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6" w:name="_Toc89878361"/>
      <w:r w:rsidRPr="00A133E9">
        <w:lastRenderedPageBreak/>
        <w:t>Bibliography</w:t>
      </w:r>
      <w:bookmarkEnd w:id="46"/>
      <w:r w:rsidR="0052480F">
        <w:t xml:space="preserve"> </w:t>
      </w:r>
    </w:p>
    <w:p w14:paraId="48F39D32" w14:textId="77777777" w:rsidR="00715766" w:rsidRPr="00715766" w:rsidRDefault="0002527C" w:rsidP="00715766">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7" w:name="_ENREF_1"/>
      <w:r w:rsidR="00715766" w:rsidRPr="00715766">
        <w:rPr>
          <w:noProof/>
        </w:rPr>
        <w:t>[1].</w:t>
      </w:r>
      <w:r w:rsidR="00715766" w:rsidRPr="00715766">
        <w:rPr>
          <w:noProof/>
        </w:rPr>
        <w:tab/>
        <w:t>Sohail SS, Khan MM, Alam MA. An Analysis of Twitter Users From The Perspective of Their Behavior, Language, Region and Development Indices--A Study of 80 Million Tweets. arXiv preprint arXiv:210510245. 2021.</w:t>
      </w:r>
      <w:bookmarkEnd w:id="47"/>
    </w:p>
    <w:p w14:paraId="7AD85DEE" w14:textId="77777777" w:rsidR="00715766" w:rsidRPr="00715766" w:rsidRDefault="00715766" w:rsidP="00715766">
      <w:pPr>
        <w:pStyle w:val="EndNoteBibliography"/>
        <w:rPr>
          <w:noProof/>
        </w:rPr>
      </w:pPr>
      <w:bookmarkStart w:id="48" w:name="_ENREF_2"/>
      <w:r w:rsidRPr="00715766">
        <w:rPr>
          <w:noProof/>
        </w:rPr>
        <w:t>[2].</w:t>
      </w:r>
      <w:r w:rsidRPr="00715766">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8"/>
    </w:p>
    <w:p w14:paraId="53D1D8D1" w14:textId="77777777" w:rsidR="00715766" w:rsidRPr="00715766" w:rsidRDefault="00715766" w:rsidP="00715766">
      <w:pPr>
        <w:pStyle w:val="EndNoteBibliography"/>
        <w:rPr>
          <w:noProof/>
        </w:rPr>
      </w:pPr>
      <w:bookmarkStart w:id="49" w:name="_ENREF_3"/>
      <w:r w:rsidRPr="00715766">
        <w:rPr>
          <w:noProof/>
        </w:rPr>
        <w:t>[3].</w:t>
      </w:r>
      <w:r w:rsidRPr="00715766">
        <w:rPr>
          <w:noProof/>
        </w:rPr>
        <w:tab/>
        <w:t>Piao Y, Ye K, Cui X. Privacy Inference Attack Against Users in Online Social Networks: A Literature Review. IEEE Access. 2021;9:40417-31.</w:t>
      </w:r>
      <w:bookmarkEnd w:id="49"/>
    </w:p>
    <w:p w14:paraId="4B6678B3" w14:textId="77777777" w:rsidR="00715766" w:rsidRPr="00715766" w:rsidRDefault="00715766" w:rsidP="00715766">
      <w:pPr>
        <w:pStyle w:val="EndNoteBibliography"/>
        <w:rPr>
          <w:noProof/>
        </w:rPr>
      </w:pPr>
      <w:bookmarkStart w:id="50" w:name="_ENREF_4"/>
      <w:r w:rsidRPr="00715766">
        <w:rPr>
          <w:noProof/>
        </w:rPr>
        <w:t>[4].</w:t>
      </w:r>
      <w:r w:rsidRPr="00715766">
        <w:rPr>
          <w:noProof/>
        </w:rPr>
        <w:tab/>
        <w:t>Zheng F, Ma L, editors. A Multi-layered Friend Recommendation System on Twitter. 2021 The 13th International Conference on Computer Modeling and Simulation; 2021.</w:t>
      </w:r>
      <w:bookmarkEnd w:id="50"/>
    </w:p>
    <w:p w14:paraId="3C939CAF" w14:textId="77777777" w:rsidR="00715766" w:rsidRPr="00715766" w:rsidRDefault="00715766" w:rsidP="00715766">
      <w:pPr>
        <w:pStyle w:val="EndNoteBibliography"/>
        <w:rPr>
          <w:noProof/>
        </w:rPr>
      </w:pPr>
      <w:bookmarkStart w:id="51" w:name="_ENREF_5"/>
      <w:r w:rsidRPr="00715766">
        <w:rPr>
          <w:noProof/>
        </w:rPr>
        <w:t>[5].</w:t>
      </w:r>
      <w:r w:rsidRPr="00715766">
        <w:rPr>
          <w:noProof/>
        </w:rPr>
        <w:tab/>
        <w:t>Gezici A, Ozay O. An Intersectional Analysis of COVID-19 Unemployment. Journal of Economics, Race, and Policy. 2020;3(4):270-81.</w:t>
      </w:r>
      <w:bookmarkEnd w:id="51"/>
    </w:p>
    <w:p w14:paraId="0DCB638C" w14:textId="77777777" w:rsidR="00715766" w:rsidRPr="00715766" w:rsidRDefault="00715766" w:rsidP="00715766">
      <w:pPr>
        <w:pStyle w:val="EndNoteBibliography"/>
        <w:rPr>
          <w:noProof/>
        </w:rPr>
      </w:pPr>
      <w:bookmarkStart w:id="52" w:name="_ENREF_6"/>
      <w:r w:rsidRPr="00715766">
        <w:rPr>
          <w:noProof/>
        </w:rPr>
        <w:t>[6].</w:t>
      </w:r>
      <w:r w:rsidRPr="00715766">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2"/>
    </w:p>
    <w:p w14:paraId="43C8ECC0" w14:textId="77777777" w:rsidR="00715766" w:rsidRPr="00715766" w:rsidRDefault="00715766" w:rsidP="00715766">
      <w:pPr>
        <w:pStyle w:val="EndNoteBibliography"/>
        <w:rPr>
          <w:noProof/>
        </w:rPr>
      </w:pPr>
      <w:bookmarkStart w:id="53" w:name="_ENREF_7"/>
      <w:r w:rsidRPr="00715766">
        <w:rPr>
          <w:noProof/>
        </w:rPr>
        <w:t>[7].</w:t>
      </w:r>
      <w:r w:rsidRPr="00715766">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3"/>
    </w:p>
    <w:p w14:paraId="16DDC663" w14:textId="77777777" w:rsidR="00715766" w:rsidRPr="00715766" w:rsidRDefault="00715766" w:rsidP="00715766">
      <w:pPr>
        <w:pStyle w:val="EndNoteBibliography"/>
        <w:rPr>
          <w:noProof/>
        </w:rPr>
      </w:pPr>
      <w:bookmarkStart w:id="54" w:name="_ENREF_8"/>
      <w:r w:rsidRPr="00715766">
        <w:rPr>
          <w:noProof/>
        </w:rPr>
        <w:t>[8].</w:t>
      </w:r>
      <w:r w:rsidRPr="00715766">
        <w:rPr>
          <w:noProof/>
        </w:rPr>
        <w:tab/>
        <w:t>Mao H, Shuai X, Kapadia A. Loose tweets: an analysis of privacy leaks on twitter.  Proceedings of the 10th annual ACM workshop on Privacy in the electronic society; Chicago, Illinois, USA: Association for Computing Machinery; 2011. p. 1–12.</w:t>
      </w:r>
      <w:bookmarkEnd w:id="54"/>
    </w:p>
    <w:p w14:paraId="3B4F9553" w14:textId="77777777" w:rsidR="00715766" w:rsidRPr="00715766" w:rsidRDefault="00715766" w:rsidP="00715766">
      <w:pPr>
        <w:pStyle w:val="EndNoteBibliography"/>
        <w:rPr>
          <w:noProof/>
        </w:rPr>
      </w:pPr>
      <w:bookmarkStart w:id="55" w:name="_ENREF_9"/>
      <w:r w:rsidRPr="00715766">
        <w:rPr>
          <w:noProof/>
        </w:rPr>
        <w:t>[9].</w:t>
      </w:r>
      <w:r w:rsidRPr="00715766">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5"/>
    </w:p>
    <w:p w14:paraId="4C13F3E3" w14:textId="77777777" w:rsidR="00715766" w:rsidRPr="00715766" w:rsidRDefault="00715766" w:rsidP="00715766">
      <w:pPr>
        <w:pStyle w:val="EndNoteBibliography"/>
        <w:rPr>
          <w:noProof/>
        </w:rPr>
      </w:pPr>
      <w:bookmarkStart w:id="56" w:name="_ENREF_10"/>
      <w:r w:rsidRPr="00715766">
        <w:rPr>
          <w:noProof/>
        </w:rPr>
        <w:t>[10].</w:t>
      </w:r>
      <w:r w:rsidRPr="00715766">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6"/>
    </w:p>
    <w:p w14:paraId="770464EB" w14:textId="77777777" w:rsidR="00715766" w:rsidRPr="00715766" w:rsidRDefault="00715766" w:rsidP="00715766">
      <w:pPr>
        <w:pStyle w:val="EndNoteBibliography"/>
        <w:rPr>
          <w:noProof/>
        </w:rPr>
      </w:pPr>
      <w:bookmarkStart w:id="57" w:name="_ENREF_11"/>
      <w:r w:rsidRPr="00715766">
        <w:rPr>
          <w:noProof/>
        </w:rPr>
        <w:t>[11].</w:t>
      </w:r>
      <w:r w:rsidRPr="00715766">
        <w:rPr>
          <w:noProof/>
        </w:rPr>
        <w:tab/>
        <w:t>Neerbeky J, Assentz I, Dolog P, editors. TABOO: Detecting Unstructured Sensitive Information Using Recursive Neural Networks. 2017 IEEE 33rd International Conference on Data Engineering (ICDE); 2017 19-22 April 2017.</w:t>
      </w:r>
      <w:bookmarkEnd w:id="57"/>
    </w:p>
    <w:p w14:paraId="2581B42C" w14:textId="77777777" w:rsidR="00715766" w:rsidRPr="00715766" w:rsidRDefault="00715766" w:rsidP="00715766">
      <w:pPr>
        <w:pStyle w:val="EndNoteBibliography"/>
        <w:rPr>
          <w:noProof/>
        </w:rPr>
      </w:pPr>
      <w:bookmarkStart w:id="58" w:name="_ENREF_12"/>
      <w:r w:rsidRPr="00715766">
        <w:rPr>
          <w:noProof/>
        </w:rPr>
        <w:t>[12].</w:t>
      </w:r>
      <w:r w:rsidRPr="00715766">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8"/>
    </w:p>
    <w:p w14:paraId="4617D50D" w14:textId="77777777" w:rsidR="00715766" w:rsidRPr="00715766" w:rsidRDefault="00715766" w:rsidP="00715766">
      <w:pPr>
        <w:pStyle w:val="EndNoteBibliography"/>
        <w:rPr>
          <w:noProof/>
        </w:rPr>
      </w:pPr>
      <w:bookmarkStart w:id="59" w:name="_ENREF_13"/>
      <w:r w:rsidRPr="00715766">
        <w:rPr>
          <w:noProof/>
        </w:rPr>
        <w:lastRenderedPageBreak/>
        <w:t>[13].</w:t>
      </w:r>
      <w:r w:rsidRPr="00715766">
        <w:rPr>
          <w:noProof/>
        </w:rPr>
        <w:tab/>
        <w:t>Delcev S, Draskovic D, editors. Modern JavaScript frameworks: A survey study. 2018 Zooming Innovation in Consumer Technologies Conference (ZINC); 2018: IEEE.</w:t>
      </w:r>
      <w:bookmarkEnd w:id="59"/>
    </w:p>
    <w:p w14:paraId="2D4BE44A" w14:textId="77777777" w:rsidR="00715766" w:rsidRPr="00715766" w:rsidRDefault="00715766" w:rsidP="00715766">
      <w:pPr>
        <w:pStyle w:val="EndNoteBibliography"/>
        <w:rPr>
          <w:noProof/>
        </w:rPr>
      </w:pPr>
      <w:bookmarkStart w:id="60" w:name="_ENREF_14"/>
      <w:r w:rsidRPr="00715766">
        <w:rPr>
          <w:noProof/>
        </w:rPr>
        <w:t>[14].</w:t>
      </w:r>
      <w:r w:rsidRPr="00715766">
        <w:rPr>
          <w:noProof/>
        </w:rPr>
        <w:tab/>
        <w:t>Wohlgethan E. SupportingWeb Development Decisions by Comparing Three Major JavaScript Frameworks: Angular, React and Vue. js: Hochschule für Angewandte Wissenschaften Hamburg; 2018.</w:t>
      </w:r>
      <w:bookmarkEnd w:id="60"/>
    </w:p>
    <w:p w14:paraId="2070F322" w14:textId="77777777" w:rsidR="00715766" w:rsidRPr="00715766" w:rsidRDefault="00715766" w:rsidP="00715766">
      <w:pPr>
        <w:pStyle w:val="EndNoteBibliography"/>
        <w:rPr>
          <w:noProof/>
        </w:rPr>
      </w:pPr>
      <w:bookmarkStart w:id="61" w:name="_ENREF_15"/>
      <w:r w:rsidRPr="00715766">
        <w:rPr>
          <w:noProof/>
        </w:rPr>
        <w:t>[15].</w:t>
      </w:r>
      <w:r w:rsidRPr="00715766">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1"/>
    </w:p>
    <w:p w14:paraId="3379A85F" w14:textId="77777777" w:rsidR="00715766" w:rsidRPr="00715766" w:rsidRDefault="00715766" w:rsidP="00715766">
      <w:pPr>
        <w:pStyle w:val="EndNoteBibliography"/>
        <w:rPr>
          <w:noProof/>
        </w:rPr>
      </w:pPr>
      <w:bookmarkStart w:id="62" w:name="_ENREF_16"/>
      <w:r w:rsidRPr="00715766">
        <w:rPr>
          <w:noProof/>
        </w:rPr>
        <w:t>[16].</w:t>
      </w:r>
      <w:r w:rsidRPr="00715766">
        <w:rPr>
          <w:noProof/>
        </w:rPr>
        <w:tab/>
        <w:t>Tilkov S, Vinoski S. Node.js: Using JavaScript to Build High-Performance Network Programs. IEEE Internet Computing. 2010;14(6):80-3.</w:t>
      </w:r>
      <w:bookmarkEnd w:id="62"/>
    </w:p>
    <w:p w14:paraId="0CBF5480" w14:textId="77777777" w:rsidR="00715766" w:rsidRPr="00715766" w:rsidRDefault="00715766" w:rsidP="00715766">
      <w:pPr>
        <w:pStyle w:val="EndNoteBibliography"/>
        <w:rPr>
          <w:noProof/>
        </w:rPr>
      </w:pPr>
      <w:bookmarkStart w:id="63" w:name="_ENREF_17"/>
      <w:r w:rsidRPr="00715766">
        <w:rPr>
          <w:noProof/>
        </w:rPr>
        <w:t>[17].</w:t>
      </w:r>
      <w:r w:rsidRPr="00715766">
        <w:rPr>
          <w:noProof/>
        </w:rPr>
        <w:tab/>
        <w:t>Malloy BA, Power JF. An empirical analysis of the transition from Python 2 to Python 3. Empirical Software Engineering. 2019;24(2):751-78.</w:t>
      </w:r>
      <w:bookmarkEnd w:id="63"/>
    </w:p>
    <w:p w14:paraId="380F74CE" w14:textId="77777777" w:rsidR="00715766" w:rsidRPr="00715766" w:rsidRDefault="00715766" w:rsidP="00715766">
      <w:pPr>
        <w:pStyle w:val="EndNoteBibliography"/>
        <w:rPr>
          <w:noProof/>
        </w:rPr>
      </w:pPr>
      <w:bookmarkStart w:id="64" w:name="_ENREF_18"/>
      <w:r w:rsidRPr="00715766">
        <w:rPr>
          <w:noProof/>
        </w:rPr>
        <w:t>[18].</w:t>
      </w:r>
      <w:r w:rsidRPr="00715766">
        <w:rPr>
          <w:noProof/>
        </w:rPr>
        <w:tab/>
        <w:t>Letkowski J. Doing database design with MySQL. Journal of Technology Research. 2015;6:1.</w:t>
      </w:r>
      <w:bookmarkEnd w:id="64"/>
    </w:p>
    <w:p w14:paraId="71215EE1" w14:textId="77777777" w:rsidR="00715766" w:rsidRPr="00715766" w:rsidRDefault="00715766" w:rsidP="00715766">
      <w:pPr>
        <w:pStyle w:val="EndNoteBibliography"/>
        <w:rPr>
          <w:noProof/>
        </w:rPr>
      </w:pPr>
      <w:bookmarkStart w:id="65" w:name="_ENREF_19"/>
      <w:r w:rsidRPr="00715766">
        <w:rPr>
          <w:noProof/>
        </w:rPr>
        <w:t>[19].</w:t>
      </w:r>
      <w:r w:rsidRPr="00715766">
        <w:rPr>
          <w:noProof/>
        </w:rPr>
        <w:tab/>
        <w:t>Waters K. Prioritization using moscow. Agile Planning. 2009;12:31.</w:t>
      </w:r>
      <w:bookmarkEnd w:id="65"/>
    </w:p>
    <w:p w14:paraId="7680AA03" w14:textId="77777777" w:rsidR="00715766" w:rsidRPr="00715766" w:rsidRDefault="00715766" w:rsidP="00715766">
      <w:pPr>
        <w:pStyle w:val="EndNoteBibliography"/>
        <w:rPr>
          <w:noProof/>
        </w:rPr>
      </w:pPr>
      <w:bookmarkStart w:id="66" w:name="_ENREF_20"/>
      <w:r w:rsidRPr="00715766">
        <w:rPr>
          <w:noProof/>
        </w:rPr>
        <w:t>[20].</w:t>
      </w:r>
      <w:r w:rsidRPr="00715766">
        <w:rPr>
          <w:noProof/>
        </w:rPr>
        <w:tab/>
        <w:t>Nandaa A. Beginning API Development with Node. js: Build highly scalable, developer-friendly APIs for the modern web with JavaScript and Node. js: Packt Publishing Ltd; 2018.</w:t>
      </w:r>
      <w:bookmarkEnd w:id="66"/>
    </w:p>
    <w:p w14:paraId="4DB3C30F" w14:textId="77777777" w:rsidR="00715766" w:rsidRPr="00715766" w:rsidRDefault="00715766" w:rsidP="00715766">
      <w:pPr>
        <w:pStyle w:val="EndNoteBibliography"/>
        <w:rPr>
          <w:noProof/>
        </w:rPr>
      </w:pPr>
      <w:bookmarkStart w:id="67" w:name="_ENREF_21"/>
      <w:r w:rsidRPr="00715766">
        <w:rPr>
          <w:noProof/>
        </w:rPr>
        <w:t>[21].</w:t>
      </w:r>
      <w:r w:rsidRPr="00715766">
        <w:rPr>
          <w:noProof/>
        </w:rPr>
        <w:tab/>
        <w:t>Ali AM, Farhan AK. A novel improvement with an effective expansion to enhance the MD5 hash function for verification of a secure e-document. IEEE Access. 2020;8:80290-304.</w:t>
      </w:r>
      <w:bookmarkEnd w:id="67"/>
    </w:p>
    <w:p w14:paraId="0EA86F09" w14:textId="77777777" w:rsidR="00715766" w:rsidRPr="00715766" w:rsidRDefault="00715766" w:rsidP="00715766">
      <w:pPr>
        <w:pStyle w:val="EndNoteBibliography"/>
        <w:rPr>
          <w:noProof/>
        </w:rPr>
      </w:pPr>
      <w:bookmarkStart w:id="68" w:name="_ENREF_22"/>
      <w:r w:rsidRPr="00715766">
        <w:rPr>
          <w:noProof/>
        </w:rPr>
        <w:t>[22].</w:t>
      </w:r>
      <w:r w:rsidRPr="00715766">
        <w:rPr>
          <w:noProof/>
        </w:rPr>
        <w:tab/>
        <w:t>Tian Y, Zhang K, Wang P, Zhang Y, Yang J. Add" Salt" MD5 Algorithm’s FPGA Implementation. Procedia computer science. 2018;131:255-60.</w:t>
      </w:r>
      <w:bookmarkEnd w:id="68"/>
    </w:p>
    <w:p w14:paraId="5EADFE2C" w14:textId="77777777" w:rsidR="00715766" w:rsidRPr="00715766" w:rsidRDefault="00715766" w:rsidP="00715766">
      <w:pPr>
        <w:pStyle w:val="EndNoteBibliography"/>
        <w:rPr>
          <w:noProof/>
        </w:rPr>
      </w:pPr>
      <w:bookmarkStart w:id="69" w:name="_ENREF_23"/>
      <w:r w:rsidRPr="00715766">
        <w:rPr>
          <w:noProof/>
        </w:rPr>
        <w:t>[23].</w:t>
      </w:r>
      <w:r w:rsidRPr="00715766">
        <w:rPr>
          <w:noProof/>
        </w:rPr>
        <w:tab/>
        <w:t>Patra R, Patra S. Cryptography: A Quantitative Analysis of the Effectiveness of Various Password Storage Techniques. Journal of Student Research. 2021;10(3).</w:t>
      </w:r>
      <w:bookmarkEnd w:id="69"/>
    </w:p>
    <w:p w14:paraId="1C398919" w14:textId="77777777" w:rsidR="00715766" w:rsidRPr="00715766" w:rsidRDefault="00715766" w:rsidP="00715766">
      <w:pPr>
        <w:pStyle w:val="EndNoteBibliography"/>
        <w:rPr>
          <w:noProof/>
        </w:rPr>
      </w:pPr>
      <w:bookmarkStart w:id="70" w:name="_ENREF_24"/>
      <w:r w:rsidRPr="00715766">
        <w:rPr>
          <w:noProof/>
        </w:rPr>
        <w:t>[24].</w:t>
      </w:r>
      <w:r w:rsidRPr="00715766">
        <w:rPr>
          <w:noProof/>
        </w:rPr>
        <w:tab/>
        <w:t>Dammak M, Boudia ORM, Messous MA, Senouci SM, Gransart C, editors. Token-based lightweight authentication to secure IoT networks. 2019 16th IEEE Annual Consumer Communications &amp; Networking Conference (CCNC); 2019: IEEE.</w:t>
      </w:r>
      <w:bookmarkEnd w:id="70"/>
    </w:p>
    <w:p w14:paraId="3AC3C159" w14:textId="77777777" w:rsidR="00715766" w:rsidRPr="00715766" w:rsidRDefault="00715766" w:rsidP="00715766">
      <w:pPr>
        <w:pStyle w:val="EndNoteBibliography"/>
        <w:rPr>
          <w:noProof/>
        </w:rPr>
      </w:pPr>
      <w:bookmarkStart w:id="71" w:name="_ENREF_25"/>
      <w:r w:rsidRPr="00715766">
        <w:rPr>
          <w:noProof/>
        </w:rPr>
        <w:t>[25].</w:t>
      </w:r>
      <w:r w:rsidRPr="00715766">
        <w:rPr>
          <w:noProof/>
        </w:rPr>
        <w:tab/>
        <w:t>Ahmed S, Mahmood Q, editors. An authentication based scheme for applications using JSON web token. 2019 22nd International Multitopic Conference (INMIC); 2019: IEEE.</w:t>
      </w:r>
      <w:bookmarkEnd w:id="71"/>
    </w:p>
    <w:p w14:paraId="7F6D7441" w14:textId="77777777" w:rsidR="00715766" w:rsidRPr="00715766" w:rsidRDefault="00715766" w:rsidP="00715766">
      <w:pPr>
        <w:pStyle w:val="EndNoteBibliography"/>
        <w:rPr>
          <w:noProof/>
        </w:rPr>
      </w:pPr>
      <w:bookmarkStart w:id="72" w:name="_ENREF_26"/>
      <w:r w:rsidRPr="00715766">
        <w:rPr>
          <w:noProof/>
        </w:rPr>
        <w:t>[26].</w:t>
      </w:r>
      <w:r w:rsidRPr="00715766">
        <w:rPr>
          <w:noProof/>
        </w:rPr>
        <w:tab/>
        <w:t>Muła W, Lemire D. Base64 encoding and decoding at almost the speed of a memory copy. Software: Practice and Experience. 2020;50(2):89-97.</w:t>
      </w:r>
      <w:bookmarkEnd w:id="72"/>
    </w:p>
    <w:p w14:paraId="3B08158D" w14:textId="77777777" w:rsidR="00715766" w:rsidRPr="00715766" w:rsidRDefault="00715766" w:rsidP="00715766">
      <w:pPr>
        <w:pStyle w:val="EndNoteBibliography"/>
        <w:rPr>
          <w:noProof/>
        </w:rPr>
      </w:pPr>
      <w:bookmarkStart w:id="73" w:name="_ENREF_27"/>
      <w:r w:rsidRPr="00715766">
        <w:rPr>
          <w:noProof/>
        </w:rPr>
        <w:t>[27].</w:t>
      </w:r>
      <w:r w:rsidRPr="00715766">
        <w:rPr>
          <w:noProof/>
        </w:rPr>
        <w:tab/>
        <w:t>Millstein F. Natural language processing with python: natural language processing using NLTK: Frank Millstein; 2020.</w:t>
      </w:r>
      <w:bookmarkEnd w:id="73"/>
    </w:p>
    <w:p w14:paraId="0DBD6B44" w14:textId="77777777" w:rsidR="00715766" w:rsidRPr="00715766" w:rsidRDefault="00715766" w:rsidP="00715766">
      <w:pPr>
        <w:pStyle w:val="EndNoteBibliography"/>
        <w:rPr>
          <w:noProof/>
        </w:rPr>
      </w:pPr>
      <w:bookmarkStart w:id="74" w:name="_ENREF_28"/>
      <w:r w:rsidRPr="00715766">
        <w:rPr>
          <w:noProof/>
        </w:rPr>
        <w:t>[28].</w:t>
      </w:r>
      <w:r w:rsidRPr="00715766">
        <w:rPr>
          <w:noProof/>
        </w:rPr>
        <w:tab/>
        <w:t>Tharwat A. Parameter investigation of support vector machine classifier with kernel functions. Knowledge and Information Systems. 2019;61(3):1269-302.</w:t>
      </w:r>
      <w:bookmarkEnd w:id="74"/>
    </w:p>
    <w:p w14:paraId="597CDDDF" w14:textId="77777777" w:rsidR="00715766" w:rsidRPr="00715766" w:rsidRDefault="00715766" w:rsidP="00715766">
      <w:pPr>
        <w:pStyle w:val="EndNoteBibliography"/>
        <w:rPr>
          <w:noProof/>
        </w:rPr>
      </w:pPr>
      <w:bookmarkStart w:id="75" w:name="_ENREF_29"/>
      <w:r w:rsidRPr="00715766">
        <w:rPr>
          <w:noProof/>
        </w:rPr>
        <w:t>[29].</w:t>
      </w:r>
      <w:r w:rsidRPr="00715766">
        <w:rPr>
          <w:noProof/>
        </w:rPr>
        <w:tab/>
        <w:t>Kalcheva N, Nikolov N, editors. Laplace Naive Bayes classifier in the classification of text in machine learning. 2020 International Conference on Biomedical Innovations and Applications (BIA); 2020: IEEE.</w:t>
      </w:r>
      <w:bookmarkEnd w:id="75"/>
    </w:p>
    <w:p w14:paraId="311DF526" w14:textId="77777777" w:rsidR="00715766" w:rsidRPr="00715766" w:rsidRDefault="00715766" w:rsidP="00715766">
      <w:pPr>
        <w:pStyle w:val="EndNoteBibliography"/>
        <w:rPr>
          <w:noProof/>
        </w:rPr>
      </w:pPr>
      <w:bookmarkStart w:id="76" w:name="_ENREF_30"/>
      <w:r w:rsidRPr="00715766">
        <w:rPr>
          <w:noProof/>
        </w:rPr>
        <w:lastRenderedPageBreak/>
        <w:t>[30].</w:t>
      </w:r>
      <w:r w:rsidRPr="00715766">
        <w:rPr>
          <w:noProof/>
        </w:rPr>
        <w:tab/>
        <w:t>Charbuty B, Abdulazeez A. Classification based on decision tree algorithm for machine learning. Journal of Applied Science and Technology Trends. 2021;2(01):20-8.</w:t>
      </w:r>
      <w:bookmarkEnd w:id="76"/>
    </w:p>
    <w:p w14:paraId="34E7AC08" w14:textId="77777777" w:rsidR="00715766" w:rsidRPr="00715766" w:rsidRDefault="00715766" w:rsidP="00715766">
      <w:pPr>
        <w:pStyle w:val="EndNoteBibliography"/>
        <w:rPr>
          <w:noProof/>
        </w:rPr>
      </w:pPr>
      <w:bookmarkStart w:id="77" w:name="_ENREF_31"/>
      <w:r w:rsidRPr="00715766">
        <w:rPr>
          <w:noProof/>
        </w:rPr>
        <w:t>[31].</w:t>
      </w:r>
      <w:r w:rsidRPr="00715766">
        <w:rPr>
          <w:noProof/>
        </w:rPr>
        <w:tab/>
        <w:t>Wang F, Li Z, He F, Wang R, Yu W, Nie F. Feature learning viewpoint of adaboost and a new algorithm. IEEE Access. 2019;7:149890-9.</w:t>
      </w:r>
      <w:bookmarkEnd w:id="77"/>
    </w:p>
    <w:p w14:paraId="5877FBD5" w14:textId="77777777" w:rsidR="00715766" w:rsidRPr="00715766" w:rsidRDefault="00715766" w:rsidP="00715766">
      <w:pPr>
        <w:pStyle w:val="EndNoteBibliography"/>
        <w:rPr>
          <w:noProof/>
        </w:rPr>
      </w:pPr>
      <w:bookmarkStart w:id="78" w:name="_ENREF_32"/>
      <w:r w:rsidRPr="00715766">
        <w:rPr>
          <w:noProof/>
        </w:rPr>
        <w:t>[32].</w:t>
      </w:r>
      <w:r w:rsidRPr="00715766">
        <w:rPr>
          <w:noProof/>
        </w:rPr>
        <w:tab/>
        <w:t>Speiser JL, Miller ME, Tooze J, Ip E. A comparison of random forest variable selection methods for classification prediction modeling. Expert systems with applications. 2019;134:93-101.</w:t>
      </w:r>
      <w:bookmarkEnd w:id="78"/>
    </w:p>
    <w:p w14:paraId="6110C7B2" w14:textId="77777777" w:rsidR="00715766" w:rsidRPr="00715766" w:rsidRDefault="00715766" w:rsidP="00715766">
      <w:pPr>
        <w:pStyle w:val="EndNoteBibliography"/>
        <w:rPr>
          <w:noProof/>
        </w:rPr>
      </w:pPr>
      <w:bookmarkStart w:id="79" w:name="_ENREF_33"/>
      <w:r w:rsidRPr="00715766">
        <w:rPr>
          <w:noProof/>
        </w:rPr>
        <w:t>[33].</w:t>
      </w:r>
      <w:r w:rsidRPr="00715766">
        <w:rPr>
          <w:noProof/>
        </w:rPr>
        <w:tab/>
        <w:t>Díaz-Oreiro I, López G, Quesada L, Guerrero LA, editors. Standardized questionnaires for user experience evaluation: A systematic literature review. Multidisciplinary Digital Publishing Institute Proceedings; 2019.</w:t>
      </w:r>
      <w:bookmarkEnd w:id="79"/>
    </w:p>
    <w:p w14:paraId="68269727" w14:textId="77777777" w:rsidR="00715766" w:rsidRPr="00715766" w:rsidRDefault="00715766" w:rsidP="00715766">
      <w:pPr>
        <w:pStyle w:val="EndNoteBibliography"/>
        <w:rPr>
          <w:noProof/>
        </w:rPr>
      </w:pPr>
      <w:bookmarkStart w:id="80" w:name="_ENREF_34"/>
      <w:r w:rsidRPr="00715766">
        <w:rPr>
          <w:noProof/>
        </w:rPr>
        <w:t>[34].</w:t>
      </w:r>
      <w:r w:rsidRPr="00715766">
        <w:rPr>
          <w:noProof/>
        </w:rPr>
        <w:tab/>
        <w:t>Kusic S. „SUS-A quick and dirty usability scale “. Iron and Steel Technology. 2018;15:41-7.</w:t>
      </w:r>
      <w:bookmarkEnd w:id="80"/>
    </w:p>
    <w:p w14:paraId="126BB1AF" w14:textId="77777777" w:rsidR="00715766" w:rsidRPr="00715766" w:rsidRDefault="00715766" w:rsidP="00715766">
      <w:pPr>
        <w:pStyle w:val="EndNoteBibliography"/>
        <w:rPr>
          <w:noProof/>
        </w:rPr>
      </w:pPr>
      <w:bookmarkStart w:id="81" w:name="_ENREF_35"/>
      <w:r w:rsidRPr="00715766">
        <w:rPr>
          <w:noProof/>
        </w:rPr>
        <w:t>[35].</w:t>
      </w:r>
      <w:r w:rsidRPr="00715766">
        <w:rPr>
          <w:noProof/>
        </w:rPr>
        <w:tab/>
        <w:t>Desak GFP, editor List of Most Usability Evaluation in Mobile Application: A Systematic Literature Review. 2020 International Conference on Information Management and Technology (ICIMTech); 2020: IEEE.</w:t>
      </w:r>
      <w:bookmarkEnd w:id="81"/>
    </w:p>
    <w:p w14:paraId="616D1FF5" w14:textId="29C55572"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A8810" w14:textId="77777777" w:rsidR="00CE3F75" w:rsidRDefault="00CE3F75" w:rsidP="004F65C9">
      <w:pPr>
        <w:spacing w:before="0"/>
      </w:pPr>
      <w:r>
        <w:separator/>
      </w:r>
    </w:p>
  </w:endnote>
  <w:endnote w:type="continuationSeparator" w:id="0">
    <w:p w14:paraId="376B03DC" w14:textId="77777777" w:rsidR="00CE3F75" w:rsidRDefault="00CE3F75"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99258" w14:textId="77777777" w:rsidR="00CE3F75" w:rsidRDefault="00CE3F75" w:rsidP="004F65C9">
      <w:pPr>
        <w:spacing w:before="0"/>
      </w:pPr>
      <w:r>
        <w:separator/>
      </w:r>
    </w:p>
  </w:footnote>
  <w:footnote w:type="continuationSeparator" w:id="0">
    <w:p w14:paraId="6608DCF7" w14:textId="77777777" w:rsidR="00CE3F75" w:rsidRDefault="00CE3F75"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32020"/>
    <w:rsid w:val="00033227"/>
    <w:rsid w:val="0004128F"/>
    <w:rsid w:val="00047881"/>
    <w:rsid w:val="00062714"/>
    <w:rsid w:val="0008781E"/>
    <w:rsid w:val="001007C7"/>
    <w:rsid w:val="001478F8"/>
    <w:rsid w:val="00147F45"/>
    <w:rsid w:val="00153D8D"/>
    <w:rsid w:val="00162C5F"/>
    <w:rsid w:val="0016760C"/>
    <w:rsid w:val="00173B78"/>
    <w:rsid w:val="001761E4"/>
    <w:rsid w:val="001866FF"/>
    <w:rsid w:val="001A679E"/>
    <w:rsid w:val="001B07C7"/>
    <w:rsid w:val="001B5F4E"/>
    <w:rsid w:val="001F299B"/>
    <w:rsid w:val="0021056B"/>
    <w:rsid w:val="0021274F"/>
    <w:rsid w:val="002148FD"/>
    <w:rsid w:val="002150CD"/>
    <w:rsid w:val="00233160"/>
    <w:rsid w:val="002412BE"/>
    <w:rsid w:val="0024227D"/>
    <w:rsid w:val="0024564F"/>
    <w:rsid w:val="00275454"/>
    <w:rsid w:val="00275F09"/>
    <w:rsid w:val="00287297"/>
    <w:rsid w:val="002940B9"/>
    <w:rsid w:val="00294103"/>
    <w:rsid w:val="002B0A4B"/>
    <w:rsid w:val="002B59D9"/>
    <w:rsid w:val="002D29A7"/>
    <w:rsid w:val="002E2FBC"/>
    <w:rsid w:val="00301BC3"/>
    <w:rsid w:val="00361924"/>
    <w:rsid w:val="003C7525"/>
    <w:rsid w:val="003D1A3D"/>
    <w:rsid w:val="003F1CF6"/>
    <w:rsid w:val="004370B4"/>
    <w:rsid w:val="00457030"/>
    <w:rsid w:val="00477517"/>
    <w:rsid w:val="00477E87"/>
    <w:rsid w:val="00483827"/>
    <w:rsid w:val="00484C28"/>
    <w:rsid w:val="00490A74"/>
    <w:rsid w:val="0049147A"/>
    <w:rsid w:val="00492AAE"/>
    <w:rsid w:val="004A469D"/>
    <w:rsid w:val="004B3536"/>
    <w:rsid w:val="004B4A22"/>
    <w:rsid w:val="004B5563"/>
    <w:rsid w:val="004E21BC"/>
    <w:rsid w:val="004F65C9"/>
    <w:rsid w:val="00512717"/>
    <w:rsid w:val="0052480F"/>
    <w:rsid w:val="00530753"/>
    <w:rsid w:val="00536C57"/>
    <w:rsid w:val="00560EC5"/>
    <w:rsid w:val="005956EF"/>
    <w:rsid w:val="005A1445"/>
    <w:rsid w:val="005A7F99"/>
    <w:rsid w:val="005E3085"/>
    <w:rsid w:val="00605F32"/>
    <w:rsid w:val="00611CC0"/>
    <w:rsid w:val="00611CEE"/>
    <w:rsid w:val="0062662C"/>
    <w:rsid w:val="00646ECA"/>
    <w:rsid w:val="00653BF6"/>
    <w:rsid w:val="00676817"/>
    <w:rsid w:val="00685C19"/>
    <w:rsid w:val="00692009"/>
    <w:rsid w:val="006D69D9"/>
    <w:rsid w:val="006E29AE"/>
    <w:rsid w:val="006E2CD2"/>
    <w:rsid w:val="006F6D27"/>
    <w:rsid w:val="00702832"/>
    <w:rsid w:val="00707C47"/>
    <w:rsid w:val="00713754"/>
    <w:rsid w:val="00715766"/>
    <w:rsid w:val="007244E4"/>
    <w:rsid w:val="00780C43"/>
    <w:rsid w:val="00786E1E"/>
    <w:rsid w:val="0079194C"/>
    <w:rsid w:val="007C240F"/>
    <w:rsid w:val="007E6734"/>
    <w:rsid w:val="00811B6E"/>
    <w:rsid w:val="00826D47"/>
    <w:rsid w:val="008329DD"/>
    <w:rsid w:val="00834138"/>
    <w:rsid w:val="0084208C"/>
    <w:rsid w:val="0089410E"/>
    <w:rsid w:val="008B6CA7"/>
    <w:rsid w:val="008F2805"/>
    <w:rsid w:val="009570A5"/>
    <w:rsid w:val="00973815"/>
    <w:rsid w:val="009809ED"/>
    <w:rsid w:val="0099587C"/>
    <w:rsid w:val="009F5279"/>
    <w:rsid w:val="009F6B80"/>
    <w:rsid w:val="009F72D5"/>
    <w:rsid w:val="00A133E9"/>
    <w:rsid w:val="00A13D7B"/>
    <w:rsid w:val="00A5363D"/>
    <w:rsid w:val="00A603A9"/>
    <w:rsid w:val="00A719C1"/>
    <w:rsid w:val="00A8437E"/>
    <w:rsid w:val="00AC50B8"/>
    <w:rsid w:val="00AC7112"/>
    <w:rsid w:val="00AD5C18"/>
    <w:rsid w:val="00AE2E69"/>
    <w:rsid w:val="00B00595"/>
    <w:rsid w:val="00B13CA0"/>
    <w:rsid w:val="00B30926"/>
    <w:rsid w:val="00B35142"/>
    <w:rsid w:val="00B37E5A"/>
    <w:rsid w:val="00B47E4E"/>
    <w:rsid w:val="00B532BA"/>
    <w:rsid w:val="00B6780E"/>
    <w:rsid w:val="00BB0ABE"/>
    <w:rsid w:val="00BB1CEF"/>
    <w:rsid w:val="00BB69B6"/>
    <w:rsid w:val="00BC18A4"/>
    <w:rsid w:val="00BE2333"/>
    <w:rsid w:val="00BE5B0B"/>
    <w:rsid w:val="00BF25C7"/>
    <w:rsid w:val="00BF7B8C"/>
    <w:rsid w:val="00C07B59"/>
    <w:rsid w:val="00C3506B"/>
    <w:rsid w:val="00C40C97"/>
    <w:rsid w:val="00C50DD9"/>
    <w:rsid w:val="00C5282F"/>
    <w:rsid w:val="00C84979"/>
    <w:rsid w:val="00CB7675"/>
    <w:rsid w:val="00CE3F75"/>
    <w:rsid w:val="00D01157"/>
    <w:rsid w:val="00D314C0"/>
    <w:rsid w:val="00D3385A"/>
    <w:rsid w:val="00D44391"/>
    <w:rsid w:val="00D53FC8"/>
    <w:rsid w:val="00D75477"/>
    <w:rsid w:val="00D77A6A"/>
    <w:rsid w:val="00D85B52"/>
    <w:rsid w:val="00D947DA"/>
    <w:rsid w:val="00DA3DDE"/>
    <w:rsid w:val="00DB5586"/>
    <w:rsid w:val="00DC1736"/>
    <w:rsid w:val="00DD5587"/>
    <w:rsid w:val="00DE57B4"/>
    <w:rsid w:val="00DE5BAB"/>
    <w:rsid w:val="00DE6EFD"/>
    <w:rsid w:val="00DF27B4"/>
    <w:rsid w:val="00DF2E61"/>
    <w:rsid w:val="00E05E27"/>
    <w:rsid w:val="00E15C16"/>
    <w:rsid w:val="00E20ECB"/>
    <w:rsid w:val="00E23805"/>
    <w:rsid w:val="00E27336"/>
    <w:rsid w:val="00E35A01"/>
    <w:rsid w:val="00E37976"/>
    <w:rsid w:val="00E410D1"/>
    <w:rsid w:val="00E52C0D"/>
    <w:rsid w:val="00E5418B"/>
    <w:rsid w:val="00E54410"/>
    <w:rsid w:val="00E6163B"/>
    <w:rsid w:val="00E77C60"/>
    <w:rsid w:val="00EB1170"/>
    <w:rsid w:val="00EC3199"/>
    <w:rsid w:val="00EC48A3"/>
    <w:rsid w:val="00EE5614"/>
    <w:rsid w:val="00EF3BFF"/>
    <w:rsid w:val="00EF64FF"/>
    <w:rsid w:val="00EF782E"/>
    <w:rsid w:val="00F02C1A"/>
    <w:rsid w:val="00F3022E"/>
    <w:rsid w:val="00F33AA4"/>
    <w:rsid w:val="00F42329"/>
    <w:rsid w:val="00F439E5"/>
    <w:rsid w:val="00F54A8B"/>
    <w:rsid w:val="00F70018"/>
    <w:rsid w:val="00F72F7C"/>
    <w:rsid w:val="00F8773C"/>
    <w:rsid w:val="00F96AEF"/>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360665955">
      <w:bodyDiv w:val="1"/>
      <w:marLeft w:val="0"/>
      <w:marRight w:val="0"/>
      <w:marTop w:val="0"/>
      <w:marBottom w:val="0"/>
      <w:divBdr>
        <w:top w:val="none" w:sz="0" w:space="0" w:color="auto"/>
        <w:left w:val="none" w:sz="0" w:space="0" w:color="auto"/>
        <w:bottom w:val="none" w:sz="0" w:space="0" w:color="auto"/>
        <w:right w:val="none" w:sz="0" w:space="0" w:color="auto"/>
      </w:divBdr>
    </w:div>
    <w:div w:id="418259800">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512961699">
      <w:bodyDiv w:val="1"/>
      <w:marLeft w:val="0"/>
      <w:marRight w:val="0"/>
      <w:marTop w:val="0"/>
      <w:marBottom w:val="0"/>
      <w:divBdr>
        <w:top w:val="none" w:sz="0" w:space="0" w:color="auto"/>
        <w:left w:val="none" w:sz="0" w:space="0" w:color="auto"/>
        <w:bottom w:val="none" w:sz="0" w:space="0" w:color="auto"/>
        <w:right w:val="none" w:sz="0" w:space="0" w:color="auto"/>
      </w:divBdr>
    </w:div>
    <w:div w:id="53257802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019746018">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76580413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6543339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36</Pages>
  <Words>14911</Words>
  <Characters>84998</Characters>
  <Application>Microsoft Office Word</Application>
  <DocSecurity>0</DocSecurity>
  <Lines>708</Lines>
  <Paragraphs>199</Paragraphs>
  <ScaleCrop>false</ScaleCrop>
  <Company>Computing science</Company>
  <LinksUpToDate>false</LinksUpToDate>
  <CharactersWithSpaces>9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3</cp:revision>
  <dcterms:created xsi:type="dcterms:W3CDTF">2021-12-12T17:32:00Z</dcterms:created>
  <dcterms:modified xsi:type="dcterms:W3CDTF">2021-12-12T17:53:00Z</dcterms:modified>
</cp:coreProperties>
</file>